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FD1C02" w:rsidRDefault="00FD1C02">
                                      <w:pPr>
                                        <w:pStyle w:val="NoSpacing"/>
                                        <w:spacing w:before="120"/>
                                        <w:jc w:val="center"/>
                                        <w:rPr>
                                          <w:color w:val="FFFFFF" w:themeColor="background1"/>
                                        </w:rPr>
                                      </w:pPr>
                                      <w:r>
                                        <w:rPr>
                                          <w:color w:val="FFFFFF" w:themeColor="background1"/>
                                        </w:rPr>
                                        <w:t>Adam Stock</w:t>
                                      </w:r>
                                    </w:p>
                                  </w:sdtContent>
                                </w:sdt>
                                <w:p w14:paraId="743A323A" w14:textId="54F4DD69" w:rsidR="00FD1C02" w:rsidRDefault="00FD1C02"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FD1C02" w:rsidRDefault="00FD1C02"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FD1C02" w:rsidRDefault="00FD1C02">
                                <w:pPr>
                                  <w:pStyle w:val="NoSpacing"/>
                                  <w:spacing w:before="120"/>
                                  <w:jc w:val="center"/>
                                  <w:rPr>
                                    <w:color w:val="FFFFFF" w:themeColor="background1"/>
                                  </w:rPr>
                                </w:pPr>
                                <w:r>
                                  <w:rPr>
                                    <w:color w:val="FFFFFF" w:themeColor="background1"/>
                                  </w:rPr>
                                  <w:t>Adam Stock</w:t>
                                </w:r>
                              </w:p>
                            </w:sdtContent>
                          </w:sdt>
                          <w:p w14:paraId="743A323A" w14:textId="54F4DD69" w:rsidR="00FD1C02" w:rsidRDefault="00FD1C02"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FD1C02" w:rsidRDefault="00FD1C02"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E029F6D" w14:textId="64909B24" w:rsidR="00470ADF"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4243416" w:history="1">
            <w:r w:rsidR="00470ADF" w:rsidRPr="00420A35">
              <w:rPr>
                <w:rStyle w:val="Hyperlink"/>
                <w:noProof/>
              </w:rPr>
              <w:t>Abstract</w:t>
            </w:r>
            <w:r w:rsidR="00470ADF">
              <w:rPr>
                <w:noProof/>
                <w:webHidden/>
              </w:rPr>
              <w:tab/>
            </w:r>
            <w:r w:rsidR="00470ADF">
              <w:rPr>
                <w:noProof/>
                <w:webHidden/>
              </w:rPr>
              <w:fldChar w:fldCharType="begin"/>
            </w:r>
            <w:r w:rsidR="00470ADF">
              <w:rPr>
                <w:noProof/>
                <w:webHidden/>
              </w:rPr>
              <w:instrText xml:space="preserve"> PAGEREF _Toc34243416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25AB05B2" w14:textId="60089864" w:rsidR="00470ADF" w:rsidRDefault="00470ADF">
          <w:pPr>
            <w:pStyle w:val="TOC1"/>
            <w:tabs>
              <w:tab w:val="right" w:leader="dot" w:pos="9350"/>
            </w:tabs>
            <w:rPr>
              <w:rFonts w:eastAsiaTheme="minorEastAsia"/>
              <w:noProof/>
            </w:rPr>
          </w:pPr>
          <w:hyperlink w:anchor="_Toc34243417" w:history="1">
            <w:r w:rsidRPr="00420A35">
              <w:rPr>
                <w:rStyle w:val="Hyperlink"/>
                <w:noProof/>
              </w:rPr>
              <w:t>Acknowledgements</w:t>
            </w:r>
            <w:r>
              <w:rPr>
                <w:noProof/>
                <w:webHidden/>
              </w:rPr>
              <w:tab/>
            </w:r>
            <w:r>
              <w:rPr>
                <w:noProof/>
                <w:webHidden/>
              </w:rPr>
              <w:fldChar w:fldCharType="begin"/>
            </w:r>
            <w:r>
              <w:rPr>
                <w:noProof/>
                <w:webHidden/>
              </w:rPr>
              <w:instrText xml:space="preserve"> PAGEREF _Toc34243417 \h </w:instrText>
            </w:r>
            <w:r>
              <w:rPr>
                <w:noProof/>
                <w:webHidden/>
              </w:rPr>
            </w:r>
            <w:r>
              <w:rPr>
                <w:noProof/>
                <w:webHidden/>
              </w:rPr>
              <w:fldChar w:fldCharType="separate"/>
            </w:r>
            <w:r>
              <w:rPr>
                <w:noProof/>
                <w:webHidden/>
              </w:rPr>
              <w:t>3</w:t>
            </w:r>
            <w:r>
              <w:rPr>
                <w:noProof/>
                <w:webHidden/>
              </w:rPr>
              <w:fldChar w:fldCharType="end"/>
            </w:r>
          </w:hyperlink>
        </w:p>
        <w:p w14:paraId="2D064320" w14:textId="74963EBB" w:rsidR="00470ADF" w:rsidRDefault="00470ADF">
          <w:pPr>
            <w:pStyle w:val="TOC1"/>
            <w:tabs>
              <w:tab w:val="right" w:leader="dot" w:pos="9350"/>
            </w:tabs>
            <w:rPr>
              <w:rFonts w:eastAsiaTheme="minorEastAsia"/>
              <w:noProof/>
            </w:rPr>
          </w:pPr>
          <w:hyperlink w:anchor="_Toc34243418" w:history="1">
            <w:r w:rsidRPr="00420A35">
              <w:rPr>
                <w:rStyle w:val="Hyperlink"/>
                <w:noProof/>
              </w:rPr>
              <w:t>Introduction</w:t>
            </w:r>
            <w:r>
              <w:rPr>
                <w:noProof/>
                <w:webHidden/>
              </w:rPr>
              <w:tab/>
            </w:r>
            <w:r>
              <w:rPr>
                <w:noProof/>
                <w:webHidden/>
              </w:rPr>
              <w:fldChar w:fldCharType="begin"/>
            </w:r>
            <w:r>
              <w:rPr>
                <w:noProof/>
                <w:webHidden/>
              </w:rPr>
              <w:instrText xml:space="preserve"> PAGEREF _Toc34243418 \h </w:instrText>
            </w:r>
            <w:r>
              <w:rPr>
                <w:noProof/>
                <w:webHidden/>
              </w:rPr>
            </w:r>
            <w:r>
              <w:rPr>
                <w:noProof/>
                <w:webHidden/>
              </w:rPr>
              <w:fldChar w:fldCharType="separate"/>
            </w:r>
            <w:r>
              <w:rPr>
                <w:noProof/>
                <w:webHidden/>
              </w:rPr>
              <w:t>3</w:t>
            </w:r>
            <w:r>
              <w:rPr>
                <w:noProof/>
                <w:webHidden/>
              </w:rPr>
              <w:fldChar w:fldCharType="end"/>
            </w:r>
          </w:hyperlink>
        </w:p>
        <w:p w14:paraId="6449E4B6" w14:textId="1ED9438E" w:rsidR="00470ADF" w:rsidRDefault="00470ADF">
          <w:pPr>
            <w:pStyle w:val="TOC2"/>
            <w:tabs>
              <w:tab w:val="right" w:leader="dot" w:pos="9350"/>
            </w:tabs>
            <w:rPr>
              <w:rFonts w:eastAsiaTheme="minorEastAsia"/>
              <w:noProof/>
            </w:rPr>
          </w:pPr>
          <w:hyperlink w:anchor="_Toc34243419" w:history="1">
            <w:r w:rsidRPr="00420A35">
              <w:rPr>
                <w:rStyle w:val="Hyperlink"/>
                <w:noProof/>
              </w:rPr>
              <w:t>Background</w:t>
            </w:r>
            <w:r>
              <w:rPr>
                <w:noProof/>
                <w:webHidden/>
              </w:rPr>
              <w:tab/>
            </w:r>
            <w:r>
              <w:rPr>
                <w:noProof/>
                <w:webHidden/>
              </w:rPr>
              <w:fldChar w:fldCharType="begin"/>
            </w:r>
            <w:r>
              <w:rPr>
                <w:noProof/>
                <w:webHidden/>
              </w:rPr>
              <w:instrText xml:space="preserve"> PAGEREF _Toc34243419 \h </w:instrText>
            </w:r>
            <w:r>
              <w:rPr>
                <w:noProof/>
                <w:webHidden/>
              </w:rPr>
            </w:r>
            <w:r>
              <w:rPr>
                <w:noProof/>
                <w:webHidden/>
              </w:rPr>
              <w:fldChar w:fldCharType="separate"/>
            </w:r>
            <w:r>
              <w:rPr>
                <w:noProof/>
                <w:webHidden/>
              </w:rPr>
              <w:t>3</w:t>
            </w:r>
            <w:r>
              <w:rPr>
                <w:noProof/>
                <w:webHidden/>
              </w:rPr>
              <w:fldChar w:fldCharType="end"/>
            </w:r>
          </w:hyperlink>
        </w:p>
        <w:p w14:paraId="01D7FBE7" w14:textId="626C7DEF" w:rsidR="00470ADF" w:rsidRDefault="00470ADF">
          <w:pPr>
            <w:pStyle w:val="TOC2"/>
            <w:tabs>
              <w:tab w:val="right" w:leader="dot" w:pos="9350"/>
            </w:tabs>
            <w:rPr>
              <w:rFonts w:eastAsiaTheme="minorEastAsia"/>
              <w:noProof/>
            </w:rPr>
          </w:pPr>
          <w:hyperlink w:anchor="_Toc34243420" w:history="1">
            <w:r w:rsidRPr="00420A35">
              <w:rPr>
                <w:rStyle w:val="Hyperlink"/>
                <w:noProof/>
              </w:rPr>
              <w:t>Direction</w:t>
            </w:r>
            <w:r>
              <w:rPr>
                <w:noProof/>
                <w:webHidden/>
              </w:rPr>
              <w:tab/>
            </w:r>
            <w:r>
              <w:rPr>
                <w:noProof/>
                <w:webHidden/>
              </w:rPr>
              <w:fldChar w:fldCharType="begin"/>
            </w:r>
            <w:r>
              <w:rPr>
                <w:noProof/>
                <w:webHidden/>
              </w:rPr>
              <w:instrText xml:space="preserve"> PAGEREF _Toc34243420 \h </w:instrText>
            </w:r>
            <w:r>
              <w:rPr>
                <w:noProof/>
                <w:webHidden/>
              </w:rPr>
            </w:r>
            <w:r>
              <w:rPr>
                <w:noProof/>
                <w:webHidden/>
              </w:rPr>
              <w:fldChar w:fldCharType="separate"/>
            </w:r>
            <w:r>
              <w:rPr>
                <w:noProof/>
                <w:webHidden/>
              </w:rPr>
              <w:t>3</w:t>
            </w:r>
            <w:r>
              <w:rPr>
                <w:noProof/>
                <w:webHidden/>
              </w:rPr>
              <w:fldChar w:fldCharType="end"/>
            </w:r>
          </w:hyperlink>
        </w:p>
        <w:p w14:paraId="55E781F7" w14:textId="625D6229" w:rsidR="00470ADF" w:rsidRDefault="00470ADF">
          <w:pPr>
            <w:pStyle w:val="TOC2"/>
            <w:tabs>
              <w:tab w:val="right" w:leader="dot" w:pos="9350"/>
            </w:tabs>
            <w:rPr>
              <w:rFonts w:eastAsiaTheme="minorEastAsia"/>
              <w:noProof/>
            </w:rPr>
          </w:pPr>
          <w:hyperlink w:anchor="_Toc34243421" w:history="1">
            <w:r w:rsidRPr="00420A35">
              <w:rPr>
                <w:rStyle w:val="Hyperlink"/>
                <w:noProof/>
              </w:rPr>
              <w:t>Intended audience</w:t>
            </w:r>
            <w:r>
              <w:rPr>
                <w:noProof/>
                <w:webHidden/>
              </w:rPr>
              <w:tab/>
            </w:r>
            <w:r>
              <w:rPr>
                <w:noProof/>
                <w:webHidden/>
              </w:rPr>
              <w:fldChar w:fldCharType="begin"/>
            </w:r>
            <w:r>
              <w:rPr>
                <w:noProof/>
                <w:webHidden/>
              </w:rPr>
              <w:instrText xml:space="preserve"> PAGEREF _Toc34243421 \h </w:instrText>
            </w:r>
            <w:r>
              <w:rPr>
                <w:noProof/>
                <w:webHidden/>
              </w:rPr>
            </w:r>
            <w:r>
              <w:rPr>
                <w:noProof/>
                <w:webHidden/>
              </w:rPr>
              <w:fldChar w:fldCharType="separate"/>
            </w:r>
            <w:r>
              <w:rPr>
                <w:noProof/>
                <w:webHidden/>
              </w:rPr>
              <w:t>3</w:t>
            </w:r>
            <w:r>
              <w:rPr>
                <w:noProof/>
                <w:webHidden/>
              </w:rPr>
              <w:fldChar w:fldCharType="end"/>
            </w:r>
          </w:hyperlink>
        </w:p>
        <w:p w14:paraId="2D71D1A7" w14:textId="76453001" w:rsidR="00470ADF" w:rsidRDefault="00470ADF">
          <w:pPr>
            <w:pStyle w:val="TOC2"/>
            <w:tabs>
              <w:tab w:val="right" w:leader="dot" w:pos="9350"/>
            </w:tabs>
            <w:rPr>
              <w:rFonts w:eastAsiaTheme="minorEastAsia"/>
              <w:noProof/>
            </w:rPr>
          </w:pPr>
          <w:hyperlink w:anchor="_Toc34243422" w:history="1">
            <w:r w:rsidRPr="00420A35">
              <w:rPr>
                <w:rStyle w:val="Hyperlink"/>
                <w:noProof/>
              </w:rPr>
              <w:t>Objectives</w:t>
            </w:r>
            <w:r>
              <w:rPr>
                <w:noProof/>
                <w:webHidden/>
              </w:rPr>
              <w:tab/>
            </w:r>
            <w:r>
              <w:rPr>
                <w:noProof/>
                <w:webHidden/>
              </w:rPr>
              <w:fldChar w:fldCharType="begin"/>
            </w:r>
            <w:r>
              <w:rPr>
                <w:noProof/>
                <w:webHidden/>
              </w:rPr>
              <w:instrText xml:space="preserve"> PAGEREF _Toc34243422 \h </w:instrText>
            </w:r>
            <w:r>
              <w:rPr>
                <w:noProof/>
                <w:webHidden/>
              </w:rPr>
            </w:r>
            <w:r>
              <w:rPr>
                <w:noProof/>
                <w:webHidden/>
              </w:rPr>
              <w:fldChar w:fldCharType="separate"/>
            </w:r>
            <w:r>
              <w:rPr>
                <w:noProof/>
                <w:webHidden/>
              </w:rPr>
              <w:t>4</w:t>
            </w:r>
            <w:r>
              <w:rPr>
                <w:noProof/>
                <w:webHidden/>
              </w:rPr>
              <w:fldChar w:fldCharType="end"/>
            </w:r>
          </w:hyperlink>
        </w:p>
        <w:p w14:paraId="0284B3E3" w14:textId="403E4EBA" w:rsidR="00470ADF" w:rsidRDefault="00470ADF">
          <w:pPr>
            <w:pStyle w:val="TOC1"/>
            <w:tabs>
              <w:tab w:val="right" w:leader="dot" w:pos="9350"/>
            </w:tabs>
            <w:rPr>
              <w:rFonts w:eastAsiaTheme="minorEastAsia"/>
              <w:noProof/>
            </w:rPr>
          </w:pPr>
          <w:hyperlink w:anchor="_Toc34243423" w:history="1">
            <w:r w:rsidRPr="00420A35">
              <w:rPr>
                <w:rStyle w:val="Hyperlink"/>
                <w:noProof/>
              </w:rPr>
              <w:t>Research</w:t>
            </w:r>
            <w:r>
              <w:rPr>
                <w:noProof/>
                <w:webHidden/>
              </w:rPr>
              <w:tab/>
            </w:r>
            <w:r>
              <w:rPr>
                <w:noProof/>
                <w:webHidden/>
              </w:rPr>
              <w:fldChar w:fldCharType="begin"/>
            </w:r>
            <w:r>
              <w:rPr>
                <w:noProof/>
                <w:webHidden/>
              </w:rPr>
              <w:instrText xml:space="preserve"> PAGEREF _Toc34243423 \h </w:instrText>
            </w:r>
            <w:r>
              <w:rPr>
                <w:noProof/>
                <w:webHidden/>
              </w:rPr>
            </w:r>
            <w:r>
              <w:rPr>
                <w:noProof/>
                <w:webHidden/>
              </w:rPr>
              <w:fldChar w:fldCharType="separate"/>
            </w:r>
            <w:r>
              <w:rPr>
                <w:noProof/>
                <w:webHidden/>
              </w:rPr>
              <w:t>4</w:t>
            </w:r>
            <w:r>
              <w:rPr>
                <w:noProof/>
                <w:webHidden/>
              </w:rPr>
              <w:fldChar w:fldCharType="end"/>
            </w:r>
          </w:hyperlink>
        </w:p>
        <w:p w14:paraId="37F5B221" w14:textId="758A0D3D" w:rsidR="00470ADF" w:rsidRDefault="00470ADF">
          <w:pPr>
            <w:pStyle w:val="TOC2"/>
            <w:tabs>
              <w:tab w:val="right" w:leader="dot" w:pos="9350"/>
            </w:tabs>
            <w:rPr>
              <w:rFonts w:eastAsiaTheme="minorEastAsia"/>
              <w:noProof/>
            </w:rPr>
          </w:pPr>
          <w:hyperlink w:anchor="_Toc34243424" w:history="1">
            <w:r w:rsidRPr="00420A35">
              <w:rPr>
                <w:rStyle w:val="Hyperlink"/>
                <w:noProof/>
              </w:rPr>
              <w:t>Does it exist?</w:t>
            </w:r>
            <w:r>
              <w:rPr>
                <w:noProof/>
                <w:webHidden/>
              </w:rPr>
              <w:tab/>
            </w:r>
            <w:r>
              <w:rPr>
                <w:noProof/>
                <w:webHidden/>
              </w:rPr>
              <w:fldChar w:fldCharType="begin"/>
            </w:r>
            <w:r>
              <w:rPr>
                <w:noProof/>
                <w:webHidden/>
              </w:rPr>
              <w:instrText xml:space="preserve"> PAGEREF _Toc34243424 \h </w:instrText>
            </w:r>
            <w:r>
              <w:rPr>
                <w:noProof/>
                <w:webHidden/>
              </w:rPr>
            </w:r>
            <w:r>
              <w:rPr>
                <w:noProof/>
                <w:webHidden/>
              </w:rPr>
              <w:fldChar w:fldCharType="separate"/>
            </w:r>
            <w:r>
              <w:rPr>
                <w:noProof/>
                <w:webHidden/>
              </w:rPr>
              <w:t>4</w:t>
            </w:r>
            <w:r>
              <w:rPr>
                <w:noProof/>
                <w:webHidden/>
              </w:rPr>
              <w:fldChar w:fldCharType="end"/>
            </w:r>
          </w:hyperlink>
        </w:p>
        <w:p w14:paraId="67BF6B56" w14:textId="09A71AC4" w:rsidR="00470ADF" w:rsidRDefault="00470ADF">
          <w:pPr>
            <w:pStyle w:val="TOC3"/>
            <w:tabs>
              <w:tab w:val="right" w:leader="dot" w:pos="9350"/>
            </w:tabs>
            <w:rPr>
              <w:rFonts w:eastAsiaTheme="minorEastAsia"/>
              <w:noProof/>
            </w:rPr>
          </w:pPr>
          <w:hyperlink w:anchor="_Toc34243425" w:history="1">
            <w:r w:rsidRPr="00420A35">
              <w:rPr>
                <w:rStyle w:val="Hyperlink"/>
                <w:noProof/>
              </w:rPr>
              <w:t>Hey Bracelet</w:t>
            </w:r>
            <w:r>
              <w:rPr>
                <w:noProof/>
                <w:webHidden/>
              </w:rPr>
              <w:tab/>
            </w:r>
            <w:r>
              <w:rPr>
                <w:noProof/>
                <w:webHidden/>
              </w:rPr>
              <w:fldChar w:fldCharType="begin"/>
            </w:r>
            <w:r>
              <w:rPr>
                <w:noProof/>
                <w:webHidden/>
              </w:rPr>
              <w:instrText xml:space="preserve"> PAGEREF _Toc34243425 \h </w:instrText>
            </w:r>
            <w:r>
              <w:rPr>
                <w:noProof/>
                <w:webHidden/>
              </w:rPr>
            </w:r>
            <w:r>
              <w:rPr>
                <w:noProof/>
                <w:webHidden/>
              </w:rPr>
              <w:fldChar w:fldCharType="separate"/>
            </w:r>
            <w:r>
              <w:rPr>
                <w:noProof/>
                <w:webHidden/>
              </w:rPr>
              <w:t>4</w:t>
            </w:r>
            <w:r>
              <w:rPr>
                <w:noProof/>
                <w:webHidden/>
              </w:rPr>
              <w:fldChar w:fldCharType="end"/>
            </w:r>
          </w:hyperlink>
        </w:p>
        <w:p w14:paraId="3585C0CC" w14:textId="1B3CC2AB" w:rsidR="00470ADF" w:rsidRDefault="00470ADF">
          <w:pPr>
            <w:pStyle w:val="TOC3"/>
            <w:tabs>
              <w:tab w:val="right" w:leader="dot" w:pos="9350"/>
            </w:tabs>
            <w:rPr>
              <w:rFonts w:eastAsiaTheme="minorEastAsia"/>
              <w:noProof/>
            </w:rPr>
          </w:pPr>
          <w:hyperlink w:anchor="_Toc34243426" w:history="1">
            <w:r w:rsidRPr="00420A35">
              <w:rPr>
                <w:rStyle w:val="Hyperlink"/>
                <w:noProof/>
              </w:rPr>
              <w:t>Sony Wena</w:t>
            </w:r>
            <w:r>
              <w:rPr>
                <w:noProof/>
                <w:webHidden/>
              </w:rPr>
              <w:tab/>
            </w:r>
            <w:r>
              <w:rPr>
                <w:noProof/>
                <w:webHidden/>
              </w:rPr>
              <w:fldChar w:fldCharType="begin"/>
            </w:r>
            <w:r>
              <w:rPr>
                <w:noProof/>
                <w:webHidden/>
              </w:rPr>
              <w:instrText xml:space="preserve"> PAGEREF _Toc34243426 \h </w:instrText>
            </w:r>
            <w:r>
              <w:rPr>
                <w:noProof/>
                <w:webHidden/>
              </w:rPr>
            </w:r>
            <w:r>
              <w:rPr>
                <w:noProof/>
                <w:webHidden/>
              </w:rPr>
              <w:fldChar w:fldCharType="separate"/>
            </w:r>
            <w:r>
              <w:rPr>
                <w:noProof/>
                <w:webHidden/>
              </w:rPr>
              <w:t>5</w:t>
            </w:r>
            <w:r>
              <w:rPr>
                <w:noProof/>
                <w:webHidden/>
              </w:rPr>
              <w:fldChar w:fldCharType="end"/>
            </w:r>
          </w:hyperlink>
        </w:p>
        <w:p w14:paraId="674223EE" w14:textId="33710560" w:rsidR="00470ADF" w:rsidRDefault="00470ADF">
          <w:pPr>
            <w:pStyle w:val="TOC3"/>
            <w:tabs>
              <w:tab w:val="right" w:leader="dot" w:pos="9350"/>
            </w:tabs>
            <w:rPr>
              <w:rFonts w:eastAsiaTheme="minorEastAsia"/>
              <w:noProof/>
            </w:rPr>
          </w:pPr>
          <w:hyperlink w:anchor="_Toc34243427" w:history="1">
            <w:r w:rsidRPr="00420A35">
              <w:rPr>
                <w:rStyle w:val="Hyperlink"/>
                <w:noProof/>
              </w:rPr>
              <w:t>Generic low-cost smartwatch</w:t>
            </w:r>
            <w:r>
              <w:rPr>
                <w:noProof/>
                <w:webHidden/>
              </w:rPr>
              <w:tab/>
            </w:r>
            <w:r>
              <w:rPr>
                <w:noProof/>
                <w:webHidden/>
              </w:rPr>
              <w:fldChar w:fldCharType="begin"/>
            </w:r>
            <w:r>
              <w:rPr>
                <w:noProof/>
                <w:webHidden/>
              </w:rPr>
              <w:instrText xml:space="preserve"> PAGEREF _Toc34243427 \h </w:instrText>
            </w:r>
            <w:r>
              <w:rPr>
                <w:noProof/>
                <w:webHidden/>
              </w:rPr>
            </w:r>
            <w:r>
              <w:rPr>
                <w:noProof/>
                <w:webHidden/>
              </w:rPr>
              <w:fldChar w:fldCharType="separate"/>
            </w:r>
            <w:r>
              <w:rPr>
                <w:noProof/>
                <w:webHidden/>
              </w:rPr>
              <w:t>6</w:t>
            </w:r>
            <w:r>
              <w:rPr>
                <w:noProof/>
                <w:webHidden/>
              </w:rPr>
              <w:fldChar w:fldCharType="end"/>
            </w:r>
          </w:hyperlink>
        </w:p>
        <w:p w14:paraId="6F6948C9" w14:textId="1CA3C885" w:rsidR="00470ADF" w:rsidRDefault="00470ADF">
          <w:pPr>
            <w:pStyle w:val="TOC3"/>
            <w:tabs>
              <w:tab w:val="right" w:leader="dot" w:pos="9350"/>
            </w:tabs>
            <w:rPr>
              <w:rFonts w:eastAsiaTheme="minorEastAsia"/>
              <w:noProof/>
            </w:rPr>
          </w:pPr>
          <w:hyperlink w:anchor="_Toc34243428" w:history="1">
            <w:r w:rsidRPr="00420A35">
              <w:rPr>
                <w:rStyle w:val="Hyperlink"/>
                <w:noProof/>
              </w:rPr>
              <w:t>Comparison</w:t>
            </w:r>
            <w:r>
              <w:rPr>
                <w:noProof/>
                <w:webHidden/>
              </w:rPr>
              <w:tab/>
            </w:r>
            <w:r>
              <w:rPr>
                <w:noProof/>
                <w:webHidden/>
              </w:rPr>
              <w:fldChar w:fldCharType="begin"/>
            </w:r>
            <w:r>
              <w:rPr>
                <w:noProof/>
                <w:webHidden/>
              </w:rPr>
              <w:instrText xml:space="preserve"> PAGEREF _Toc34243428 \h </w:instrText>
            </w:r>
            <w:r>
              <w:rPr>
                <w:noProof/>
                <w:webHidden/>
              </w:rPr>
            </w:r>
            <w:r>
              <w:rPr>
                <w:noProof/>
                <w:webHidden/>
              </w:rPr>
              <w:fldChar w:fldCharType="separate"/>
            </w:r>
            <w:r>
              <w:rPr>
                <w:noProof/>
                <w:webHidden/>
              </w:rPr>
              <w:t>6</w:t>
            </w:r>
            <w:r>
              <w:rPr>
                <w:noProof/>
                <w:webHidden/>
              </w:rPr>
              <w:fldChar w:fldCharType="end"/>
            </w:r>
          </w:hyperlink>
        </w:p>
        <w:p w14:paraId="351A335E" w14:textId="58A483F5" w:rsidR="00470ADF" w:rsidRDefault="00470ADF">
          <w:pPr>
            <w:pStyle w:val="TOC2"/>
            <w:tabs>
              <w:tab w:val="right" w:leader="dot" w:pos="9350"/>
            </w:tabs>
            <w:rPr>
              <w:rFonts w:eastAsiaTheme="minorEastAsia"/>
              <w:noProof/>
            </w:rPr>
          </w:pPr>
          <w:hyperlink w:anchor="_Toc34243429" w:history="1">
            <w:r w:rsidRPr="00420A35">
              <w:rPr>
                <w:rStyle w:val="Hyperlink"/>
                <w:noProof/>
              </w:rPr>
              <w:t>Energy harvesting</w:t>
            </w:r>
            <w:r>
              <w:rPr>
                <w:noProof/>
                <w:webHidden/>
              </w:rPr>
              <w:tab/>
            </w:r>
            <w:r>
              <w:rPr>
                <w:noProof/>
                <w:webHidden/>
              </w:rPr>
              <w:fldChar w:fldCharType="begin"/>
            </w:r>
            <w:r>
              <w:rPr>
                <w:noProof/>
                <w:webHidden/>
              </w:rPr>
              <w:instrText xml:space="preserve"> PAGEREF _Toc34243429 \h </w:instrText>
            </w:r>
            <w:r>
              <w:rPr>
                <w:noProof/>
                <w:webHidden/>
              </w:rPr>
            </w:r>
            <w:r>
              <w:rPr>
                <w:noProof/>
                <w:webHidden/>
              </w:rPr>
              <w:fldChar w:fldCharType="separate"/>
            </w:r>
            <w:r>
              <w:rPr>
                <w:noProof/>
                <w:webHidden/>
              </w:rPr>
              <w:t>7</w:t>
            </w:r>
            <w:r>
              <w:rPr>
                <w:noProof/>
                <w:webHidden/>
              </w:rPr>
              <w:fldChar w:fldCharType="end"/>
            </w:r>
          </w:hyperlink>
        </w:p>
        <w:p w14:paraId="493169CD" w14:textId="201BF7DD" w:rsidR="00470ADF" w:rsidRDefault="00470ADF">
          <w:pPr>
            <w:pStyle w:val="TOC3"/>
            <w:tabs>
              <w:tab w:val="right" w:leader="dot" w:pos="9350"/>
            </w:tabs>
            <w:rPr>
              <w:rFonts w:eastAsiaTheme="minorEastAsia"/>
              <w:noProof/>
            </w:rPr>
          </w:pPr>
          <w:hyperlink w:anchor="_Toc34243430" w:history="1">
            <w:r w:rsidRPr="00420A35">
              <w:rPr>
                <w:rStyle w:val="Hyperlink"/>
                <w:noProof/>
              </w:rPr>
              <w:t>Mechanical harvesting and automatic watches</w:t>
            </w:r>
            <w:r>
              <w:rPr>
                <w:noProof/>
                <w:webHidden/>
              </w:rPr>
              <w:tab/>
            </w:r>
            <w:r>
              <w:rPr>
                <w:noProof/>
                <w:webHidden/>
              </w:rPr>
              <w:fldChar w:fldCharType="begin"/>
            </w:r>
            <w:r>
              <w:rPr>
                <w:noProof/>
                <w:webHidden/>
              </w:rPr>
              <w:instrText xml:space="preserve"> PAGEREF _Toc34243430 \h </w:instrText>
            </w:r>
            <w:r>
              <w:rPr>
                <w:noProof/>
                <w:webHidden/>
              </w:rPr>
            </w:r>
            <w:r>
              <w:rPr>
                <w:noProof/>
                <w:webHidden/>
              </w:rPr>
              <w:fldChar w:fldCharType="separate"/>
            </w:r>
            <w:r>
              <w:rPr>
                <w:noProof/>
                <w:webHidden/>
              </w:rPr>
              <w:t>7</w:t>
            </w:r>
            <w:r>
              <w:rPr>
                <w:noProof/>
                <w:webHidden/>
              </w:rPr>
              <w:fldChar w:fldCharType="end"/>
            </w:r>
          </w:hyperlink>
        </w:p>
        <w:p w14:paraId="07B4B059" w14:textId="670E6C0D" w:rsidR="00470ADF" w:rsidRDefault="00470ADF">
          <w:pPr>
            <w:pStyle w:val="TOC3"/>
            <w:tabs>
              <w:tab w:val="right" w:leader="dot" w:pos="9350"/>
            </w:tabs>
            <w:rPr>
              <w:rFonts w:eastAsiaTheme="minorEastAsia"/>
              <w:noProof/>
            </w:rPr>
          </w:pPr>
          <w:hyperlink w:anchor="_Toc34243431" w:history="1">
            <w:r w:rsidRPr="00420A35">
              <w:rPr>
                <w:rStyle w:val="Hyperlink"/>
                <w:noProof/>
              </w:rPr>
              <w:t>Piezoelectric</w:t>
            </w:r>
            <w:r>
              <w:rPr>
                <w:noProof/>
                <w:webHidden/>
              </w:rPr>
              <w:tab/>
            </w:r>
            <w:r>
              <w:rPr>
                <w:noProof/>
                <w:webHidden/>
              </w:rPr>
              <w:fldChar w:fldCharType="begin"/>
            </w:r>
            <w:r>
              <w:rPr>
                <w:noProof/>
                <w:webHidden/>
              </w:rPr>
              <w:instrText xml:space="preserve"> PAGEREF _Toc34243431 \h </w:instrText>
            </w:r>
            <w:r>
              <w:rPr>
                <w:noProof/>
                <w:webHidden/>
              </w:rPr>
            </w:r>
            <w:r>
              <w:rPr>
                <w:noProof/>
                <w:webHidden/>
              </w:rPr>
              <w:fldChar w:fldCharType="separate"/>
            </w:r>
            <w:r>
              <w:rPr>
                <w:noProof/>
                <w:webHidden/>
              </w:rPr>
              <w:t>8</w:t>
            </w:r>
            <w:r>
              <w:rPr>
                <w:noProof/>
                <w:webHidden/>
              </w:rPr>
              <w:fldChar w:fldCharType="end"/>
            </w:r>
          </w:hyperlink>
        </w:p>
        <w:p w14:paraId="39DDF5C3" w14:textId="67552550" w:rsidR="00470ADF" w:rsidRDefault="00470ADF">
          <w:pPr>
            <w:pStyle w:val="TOC3"/>
            <w:tabs>
              <w:tab w:val="right" w:leader="dot" w:pos="9350"/>
            </w:tabs>
            <w:rPr>
              <w:rFonts w:eastAsiaTheme="minorEastAsia"/>
              <w:noProof/>
            </w:rPr>
          </w:pPr>
          <w:hyperlink w:anchor="_Toc34243432" w:history="1">
            <w:r w:rsidRPr="00420A35">
              <w:rPr>
                <w:rStyle w:val="Hyperlink"/>
                <w:noProof/>
              </w:rPr>
              <w:t>Seebeck/Peltier</w:t>
            </w:r>
            <w:r>
              <w:rPr>
                <w:noProof/>
                <w:webHidden/>
              </w:rPr>
              <w:tab/>
            </w:r>
            <w:r>
              <w:rPr>
                <w:noProof/>
                <w:webHidden/>
              </w:rPr>
              <w:fldChar w:fldCharType="begin"/>
            </w:r>
            <w:r>
              <w:rPr>
                <w:noProof/>
                <w:webHidden/>
              </w:rPr>
              <w:instrText xml:space="preserve"> PAGEREF _Toc34243432 \h </w:instrText>
            </w:r>
            <w:r>
              <w:rPr>
                <w:noProof/>
                <w:webHidden/>
              </w:rPr>
            </w:r>
            <w:r>
              <w:rPr>
                <w:noProof/>
                <w:webHidden/>
              </w:rPr>
              <w:fldChar w:fldCharType="separate"/>
            </w:r>
            <w:r>
              <w:rPr>
                <w:noProof/>
                <w:webHidden/>
              </w:rPr>
              <w:t>8</w:t>
            </w:r>
            <w:r>
              <w:rPr>
                <w:noProof/>
                <w:webHidden/>
              </w:rPr>
              <w:fldChar w:fldCharType="end"/>
            </w:r>
          </w:hyperlink>
        </w:p>
        <w:p w14:paraId="132A12DC" w14:textId="544B305B" w:rsidR="00470ADF" w:rsidRDefault="00470ADF">
          <w:pPr>
            <w:pStyle w:val="TOC3"/>
            <w:tabs>
              <w:tab w:val="right" w:leader="dot" w:pos="9350"/>
            </w:tabs>
            <w:rPr>
              <w:rFonts w:eastAsiaTheme="minorEastAsia"/>
              <w:noProof/>
            </w:rPr>
          </w:pPr>
          <w:hyperlink w:anchor="_Toc34243433" w:history="1">
            <w:r w:rsidRPr="00420A35">
              <w:rPr>
                <w:rStyle w:val="Hyperlink"/>
                <w:noProof/>
              </w:rPr>
              <w:t>Solar</w:t>
            </w:r>
            <w:r>
              <w:rPr>
                <w:noProof/>
                <w:webHidden/>
              </w:rPr>
              <w:tab/>
            </w:r>
            <w:r>
              <w:rPr>
                <w:noProof/>
                <w:webHidden/>
              </w:rPr>
              <w:fldChar w:fldCharType="begin"/>
            </w:r>
            <w:r>
              <w:rPr>
                <w:noProof/>
                <w:webHidden/>
              </w:rPr>
              <w:instrText xml:space="preserve"> PAGEREF _Toc34243433 \h </w:instrText>
            </w:r>
            <w:r>
              <w:rPr>
                <w:noProof/>
                <w:webHidden/>
              </w:rPr>
            </w:r>
            <w:r>
              <w:rPr>
                <w:noProof/>
                <w:webHidden/>
              </w:rPr>
              <w:fldChar w:fldCharType="separate"/>
            </w:r>
            <w:r>
              <w:rPr>
                <w:noProof/>
                <w:webHidden/>
              </w:rPr>
              <w:t>8</w:t>
            </w:r>
            <w:r>
              <w:rPr>
                <w:noProof/>
                <w:webHidden/>
              </w:rPr>
              <w:fldChar w:fldCharType="end"/>
            </w:r>
          </w:hyperlink>
        </w:p>
        <w:p w14:paraId="50222D4E" w14:textId="60D28EBB" w:rsidR="00470ADF" w:rsidRDefault="00470ADF">
          <w:pPr>
            <w:pStyle w:val="TOC3"/>
            <w:tabs>
              <w:tab w:val="right" w:leader="dot" w:pos="9350"/>
            </w:tabs>
            <w:rPr>
              <w:rFonts w:eastAsiaTheme="minorEastAsia"/>
              <w:noProof/>
            </w:rPr>
          </w:pPr>
          <w:hyperlink w:anchor="_Toc34243434" w:history="1">
            <w:r w:rsidRPr="00420A35">
              <w:rPr>
                <w:rStyle w:val="Hyperlink"/>
                <w:noProof/>
              </w:rPr>
              <w:t>Conclusion</w:t>
            </w:r>
            <w:r>
              <w:rPr>
                <w:noProof/>
                <w:webHidden/>
              </w:rPr>
              <w:tab/>
            </w:r>
            <w:r>
              <w:rPr>
                <w:noProof/>
                <w:webHidden/>
              </w:rPr>
              <w:fldChar w:fldCharType="begin"/>
            </w:r>
            <w:r>
              <w:rPr>
                <w:noProof/>
                <w:webHidden/>
              </w:rPr>
              <w:instrText xml:space="preserve"> PAGEREF _Toc34243434 \h </w:instrText>
            </w:r>
            <w:r>
              <w:rPr>
                <w:noProof/>
                <w:webHidden/>
              </w:rPr>
            </w:r>
            <w:r>
              <w:rPr>
                <w:noProof/>
                <w:webHidden/>
              </w:rPr>
              <w:fldChar w:fldCharType="separate"/>
            </w:r>
            <w:r>
              <w:rPr>
                <w:noProof/>
                <w:webHidden/>
              </w:rPr>
              <w:t>9</w:t>
            </w:r>
            <w:r>
              <w:rPr>
                <w:noProof/>
                <w:webHidden/>
              </w:rPr>
              <w:fldChar w:fldCharType="end"/>
            </w:r>
          </w:hyperlink>
        </w:p>
        <w:p w14:paraId="4A30E9B2" w14:textId="03F74CBE" w:rsidR="00470ADF" w:rsidRDefault="00470ADF">
          <w:pPr>
            <w:pStyle w:val="TOC2"/>
            <w:tabs>
              <w:tab w:val="right" w:leader="dot" w:pos="9350"/>
            </w:tabs>
            <w:rPr>
              <w:rFonts w:eastAsiaTheme="minorEastAsia"/>
              <w:noProof/>
            </w:rPr>
          </w:pPr>
          <w:hyperlink w:anchor="_Toc34243435" w:history="1">
            <w:r w:rsidRPr="00420A35">
              <w:rPr>
                <w:rStyle w:val="Hyperlink"/>
                <w:noProof/>
              </w:rPr>
              <w:t>Suitable systems</w:t>
            </w:r>
            <w:r>
              <w:rPr>
                <w:noProof/>
                <w:webHidden/>
              </w:rPr>
              <w:tab/>
            </w:r>
            <w:r>
              <w:rPr>
                <w:noProof/>
                <w:webHidden/>
              </w:rPr>
              <w:fldChar w:fldCharType="begin"/>
            </w:r>
            <w:r>
              <w:rPr>
                <w:noProof/>
                <w:webHidden/>
              </w:rPr>
              <w:instrText xml:space="preserve"> PAGEREF _Toc34243435 \h </w:instrText>
            </w:r>
            <w:r>
              <w:rPr>
                <w:noProof/>
                <w:webHidden/>
              </w:rPr>
            </w:r>
            <w:r>
              <w:rPr>
                <w:noProof/>
                <w:webHidden/>
              </w:rPr>
              <w:fldChar w:fldCharType="separate"/>
            </w:r>
            <w:r>
              <w:rPr>
                <w:noProof/>
                <w:webHidden/>
              </w:rPr>
              <w:t>10</w:t>
            </w:r>
            <w:r>
              <w:rPr>
                <w:noProof/>
                <w:webHidden/>
              </w:rPr>
              <w:fldChar w:fldCharType="end"/>
            </w:r>
          </w:hyperlink>
        </w:p>
        <w:p w14:paraId="51821BC4" w14:textId="50E0EC6A" w:rsidR="00470ADF" w:rsidRDefault="00470ADF">
          <w:pPr>
            <w:pStyle w:val="TOC3"/>
            <w:tabs>
              <w:tab w:val="right" w:leader="dot" w:pos="9350"/>
            </w:tabs>
            <w:rPr>
              <w:rFonts w:eastAsiaTheme="minorEastAsia"/>
              <w:noProof/>
            </w:rPr>
          </w:pPr>
          <w:hyperlink w:anchor="_Toc34243436" w:history="1">
            <w:r w:rsidRPr="00420A35">
              <w:rPr>
                <w:rStyle w:val="Hyperlink"/>
                <w:rFonts w:cstheme="majorHAnsi"/>
                <w:noProof/>
              </w:rPr>
              <w:t>CC2640R2F</w:t>
            </w:r>
            <w:r>
              <w:rPr>
                <w:noProof/>
                <w:webHidden/>
              </w:rPr>
              <w:tab/>
            </w:r>
            <w:r>
              <w:rPr>
                <w:noProof/>
                <w:webHidden/>
              </w:rPr>
              <w:fldChar w:fldCharType="begin"/>
            </w:r>
            <w:r>
              <w:rPr>
                <w:noProof/>
                <w:webHidden/>
              </w:rPr>
              <w:instrText xml:space="preserve"> PAGEREF _Toc34243436 \h </w:instrText>
            </w:r>
            <w:r>
              <w:rPr>
                <w:noProof/>
                <w:webHidden/>
              </w:rPr>
            </w:r>
            <w:r>
              <w:rPr>
                <w:noProof/>
                <w:webHidden/>
              </w:rPr>
              <w:fldChar w:fldCharType="separate"/>
            </w:r>
            <w:r>
              <w:rPr>
                <w:noProof/>
                <w:webHidden/>
              </w:rPr>
              <w:t>10</w:t>
            </w:r>
            <w:r>
              <w:rPr>
                <w:noProof/>
                <w:webHidden/>
              </w:rPr>
              <w:fldChar w:fldCharType="end"/>
            </w:r>
          </w:hyperlink>
        </w:p>
        <w:p w14:paraId="077020B3" w14:textId="457910D7" w:rsidR="00470ADF" w:rsidRDefault="00470ADF">
          <w:pPr>
            <w:pStyle w:val="TOC3"/>
            <w:tabs>
              <w:tab w:val="right" w:leader="dot" w:pos="9350"/>
            </w:tabs>
            <w:rPr>
              <w:rFonts w:eastAsiaTheme="minorEastAsia"/>
              <w:noProof/>
            </w:rPr>
          </w:pPr>
          <w:hyperlink w:anchor="_Toc34243437" w:history="1">
            <w:r w:rsidRPr="00420A35">
              <w:rPr>
                <w:rStyle w:val="Hyperlink"/>
                <w:noProof/>
              </w:rPr>
              <w:t>NXP-QN908X</w:t>
            </w:r>
            <w:r>
              <w:rPr>
                <w:noProof/>
                <w:webHidden/>
              </w:rPr>
              <w:tab/>
            </w:r>
            <w:r>
              <w:rPr>
                <w:noProof/>
                <w:webHidden/>
              </w:rPr>
              <w:fldChar w:fldCharType="begin"/>
            </w:r>
            <w:r>
              <w:rPr>
                <w:noProof/>
                <w:webHidden/>
              </w:rPr>
              <w:instrText xml:space="preserve"> PAGEREF _Toc34243437 \h </w:instrText>
            </w:r>
            <w:r>
              <w:rPr>
                <w:noProof/>
                <w:webHidden/>
              </w:rPr>
            </w:r>
            <w:r>
              <w:rPr>
                <w:noProof/>
                <w:webHidden/>
              </w:rPr>
              <w:fldChar w:fldCharType="separate"/>
            </w:r>
            <w:r>
              <w:rPr>
                <w:noProof/>
                <w:webHidden/>
              </w:rPr>
              <w:t>10</w:t>
            </w:r>
            <w:r>
              <w:rPr>
                <w:noProof/>
                <w:webHidden/>
              </w:rPr>
              <w:fldChar w:fldCharType="end"/>
            </w:r>
          </w:hyperlink>
        </w:p>
        <w:p w14:paraId="73A3151E" w14:textId="3E230A1A" w:rsidR="00470ADF" w:rsidRDefault="00470ADF">
          <w:pPr>
            <w:pStyle w:val="TOC3"/>
            <w:tabs>
              <w:tab w:val="right" w:leader="dot" w:pos="9350"/>
            </w:tabs>
            <w:rPr>
              <w:rFonts w:eastAsiaTheme="minorEastAsia"/>
              <w:noProof/>
            </w:rPr>
          </w:pPr>
          <w:hyperlink w:anchor="_Toc34243438" w:history="1">
            <w:r w:rsidRPr="00420A35">
              <w:rPr>
                <w:rStyle w:val="Hyperlink"/>
                <w:noProof/>
              </w:rPr>
              <w:t>NXP-QN902X</w:t>
            </w:r>
            <w:r>
              <w:rPr>
                <w:noProof/>
                <w:webHidden/>
              </w:rPr>
              <w:tab/>
            </w:r>
            <w:r>
              <w:rPr>
                <w:noProof/>
                <w:webHidden/>
              </w:rPr>
              <w:fldChar w:fldCharType="begin"/>
            </w:r>
            <w:r>
              <w:rPr>
                <w:noProof/>
                <w:webHidden/>
              </w:rPr>
              <w:instrText xml:space="preserve"> PAGEREF _Toc34243438 \h </w:instrText>
            </w:r>
            <w:r>
              <w:rPr>
                <w:noProof/>
                <w:webHidden/>
              </w:rPr>
            </w:r>
            <w:r>
              <w:rPr>
                <w:noProof/>
                <w:webHidden/>
              </w:rPr>
              <w:fldChar w:fldCharType="separate"/>
            </w:r>
            <w:r>
              <w:rPr>
                <w:noProof/>
                <w:webHidden/>
              </w:rPr>
              <w:t>11</w:t>
            </w:r>
            <w:r>
              <w:rPr>
                <w:noProof/>
                <w:webHidden/>
              </w:rPr>
              <w:fldChar w:fldCharType="end"/>
            </w:r>
          </w:hyperlink>
        </w:p>
        <w:p w14:paraId="526E128A" w14:textId="13F1CC49" w:rsidR="00470ADF" w:rsidRDefault="00470ADF">
          <w:pPr>
            <w:pStyle w:val="TOC3"/>
            <w:tabs>
              <w:tab w:val="right" w:leader="dot" w:pos="9350"/>
            </w:tabs>
            <w:rPr>
              <w:rFonts w:eastAsiaTheme="minorEastAsia"/>
              <w:noProof/>
            </w:rPr>
          </w:pPr>
          <w:hyperlink w:anchor="_Toc34243439" w:history="1">
            <w:r w:rsidRPr="00420A35">
              <w:rPr>
                <w:rStyle w:val="Hyperlink"/>
                <w:noProof/>
              </w:rPr>
              <w:t>Comparison</w:t>
            </w:r>
            <w:r>
              <w:rPr>
                <w:noProof/>
                <w:webHidden/>
              </w:rPr>
              <w:tab/>
            </w:r>
            <w:r>
              <w:rPr>
                <w:noProof/>
                <w:webHidden/>
              </w:rPr>
              <w:fldChar w:fldCharType="begin"/>
            </w:r>
            <w:r>
              <w:rPr>
                <w:noProof/>
                <w:webHidden/>
              </w:rPr>
              <w:instrText xml:space="preserve"> PAGEREF _Toc34243439 \h </w:instrText>
            </w:r>
            <w:r>
              <w:rPr>
                <w:noProof/>
                <w:webHidden/>
              </w:rPr>
            </w:r>
            <w:r>
              <w:rPr>
                <w:noProof/>
                <w:webHidden/>
              </w:rPr>
              <w:fldChar w:fldCharType="separate"/>
            </w:r>
            <w:r>
              <w:rPr>
                <w:noProof/>
                <w:webHidden/>
              </w:rPr>
              <w:t>11</w:t>
            </w:r>
            <w:r>
              <w:rPr>
                <w:noProof/>
                <w:webHidden/>
              </w:rPr>
              <w:fldChar w:fldCharType="end"/>
            </w:r>
          </w:hyperlink>
        </w:p>
        <w:p w14:paraId="63CA0EAC" w14:textId="21617AC2" w:rsidR="00470ADF" w:rsidRDefault="00470ADF">
          <w:pPr>
            <w:pStyle w:val="TOC3"/>
            <w:tabs>
              <w:tab w:val="right" w:leader="dot" w:pos="9350"/>
            </w:tabs>
            <w:rPr>
              <w:rFonts w:eastAsiaTheme="minorEastAsia"/>
              <w:noProof/>
            </w:rPr>
          </w:pPr>
          <w:hyperlink w:anchor="_Toc34243440" w:history="1">
            <w:r w:rsidRPr="00420A35">
              <w:rPr>
                <w:rStyle w:val="Hyperlink"/>
                <w:noProof/>
              </w:rPr>
              <w:t>Hardware decision</w:t>
            </w:r>
            <w:r>
              <w:rPr>
                <w:noProof/>
                <w:webHidden/>
              </w:rPr>
              <w:tab/>
            </w:r>
            <w:r>
              <w:rPr>
                <w:noProof/>
                <w:webHidden/>
              </w:rPr>
              <w:fldChar w:fldCharType="begin"/>
            </w:r>
            <w:r>
              <w:rPr>
                <w:noProof/>
                <w:webHidden/>
              </w:rPr>
              <w:instrText xml:space="preserve"> PAGEREF _Toc34243440 \h </w:instrText>
            </w:r>
            <w:r>
              <w:rPr>
                <w:noProof/>
                <w:webHidden/>
              </w:rPr>
            </w:r>
            <w:r>
              <w:rPr>
                <w:noProof/>
                <w:webHidden/>
              </w:rPr>
              <w:fldChar w:fldCharType="separate"/>
            </w:r>
            <w:r>
              <w:rPr>
                <w:noProof/>
                <w:webHidden/>
              </w:rPr>
              <w:t>12</w:t>
            </w:r>
            <w:r>
              <w:rPr>
                <w:noProof/>
                <w:webHidden/>
              </w:rPr>
              <w:fldChar w:fldCharType="end"/>
            </w:r>
          </w:hyperlink>
        </w:p>
        <w:p w14:paraId="59A1D4D1" w14:textId="0A6919AD" w:rsidR="00470ADF" w:rsidRDefault="00470ADF">
          <w:pPr>
            <w:pStyle w:val="TOC1"/>
            <w:tabs>
              <w:tab w:val="right" w:leader="dot" w:pos="9350"/>
            </w:tabs>
            <w:rPr>
              <w:rFonts w:eastAsiaTheme="minorEastAsia"/>
              <w:noProof/>
            </w:rPr>
          </w:pPr>
          <w:hyperlink w:anchor="_Toc34243441" w:history="1">
            <w:r w:rsidRPr="00420A35">
              <w:rPr>
                <w:rStyle w:val="Hyperlink"/>
                <w:noProof/>
              </w:rPr>
              <w:t>Requirements</w:t>
            </w:r>
            <w:r>
              <w:rPr>
                <w:noProof/>
                <w:webHidden/>
              </w:rPr>
              <w:tab/>
            </w:r>
            <w:r>
              <w:rPr>
                <w:noProof/>
                <w:webHidden/>
              </w:rPr>
              <w:fldChar w:fldCharType="begin"/>
            </w:r>
            <w:r>
              <w:rPr>
                <w:noProof/>
                <w:webHidden/>
              </w:rPr>
              <w:instrText xml:space="preserve"> PAGEREF _Toc34243441 \h </w:instrText>
            </w:r>
            <w:r>
              <w:rPr>
                <w:noProof/>
                <w:webHidden/>
              </w:rPr>
            </w:r>
            <w:r>
              <w:rPr>
                <w:noProof/>
                <w:webHidden/>
              </w:rPr>
              <w:fldChar w:fldCharType="separate"/>
            </w:r>
            <w:r>
              <w:rPr>
                <w:noProof/>
                <w:webHidden/>
              </w:rPr>
              <w:t>12</w:t>
            </w:r>
            <w:r>
              <w:rPr>
                <w:noProof/>
                <w:webHidden/>
              </w:rPr>
              <w:fldChar w:fldCharType="end"/>
            </w:r>
          </w:hyperlink>
        </w:p>
        <w:p w14:paraId="306E4B31" w14:textId="3E03D556" w:rsidR="00470ADF" w:rsidRDefault="00470ADF">
          <w:pPr>
            <w:pStyle w:val="TOC2"/>
            <w:tabs>
              <w:tab w:val="right" w:leader="dot" w:pos="9350"/>
            </w:tabs>
            <w:rPr>
              <w:rFonts w:eastAsiaTheme="minorEastAsia"/>
              <w:noProof/>
            </w:rPr>
          </w:pPr>
          <w:hyperlink w:anchor="_Toc34243442" w:history="1">
            <w:r w:rsidRPr="00420A35">
              <w:rPr>
                <w:rStyle w:val="Hyperlink"/>
                <w:rFonts w:asciiTheme="majorHAnsi" w:eastAsiaTheme="majorEastAsia" w:hAnsiTheme="majorHAnsi" w:cstheme="majorBidi"/>
                <w:noProof/>
              </w:rPr>
              <w:t>Functional</w:t>
            </w:r>
            <w:r>
              <w:rPr>
                <w:noProof/>
                <w:webHidden/>
              </w:rPr>
              <w:tab/>
            </w:r>
            <w:r>
              <w:rPr>
                <w:noProof/>
                <w:webHidden/>
              </w:rPr>
              <w:fldChar w:fldCharType="begin"/>
            </w:r>
            <w:r>
              <w:rPr>
                <w:noProof/>
                <w:webHidden/>
              </w:rPr>
              <w:instrText xml:space="preserve"> PAGEREF _Toc34243442 \h </w:instrText>
            </w:r>
            <w:r>
              <w:rPr>
                <w:noProof/>
                <w:webHidden/>
              </w:rPr>
            </w:r>
            <w:r>
              <w:rPr>
                <w:noProof/>
                <w:webHidden/>
              </w:rPr>
              <w:fldChar w:fldCharType="separate"/>
            </w:r>
            <w:r>
              <w:rPr>
                <w:noProof/>
                <w:webHidden/>
              </w:rPr>
              <w:t>12</w:t>
            </w:r>
            <w:r>
              <w:rPr>
                <w:noProof/>
                <w:webHidden/>
              </w:rPr>
              <w:fldChar w:fldCharType="end"/>
            </w:r>
          </w:hyperlink>
        </w:p>
        <w:p w14:paraId="1247548B" w14:textId="41B1BE07" w:rsidR="00470ADF" w:rsidRDefault="00470ADF">
          <w:pPr>
            <w:pStyle w:val="TOC2"/>
            <w:tabs>
              <w:tab w:val="right" w:leader="dot" w:pos="9350"/>
            </w:tabs>
            <w:rPr>
              <w:rFonts w:eastAsiaTheme="minorEastAsia"/>
              <w:noProof/>
            </w:rPr>
          </w:pPr>
          <w:hyperlink w:anchor="_Toc34243443" w:history="1">
            <w:r w:rsidRPr="00420A35">
              <w:rPr>
                <w:rStyle w:val="Hyperlink"/>
                <w:rFonts w:asciiTheme="majorHAnsi" w:eastAsiaTheme="majorEastAsia" w:hAnsiTheme="majorHAnsi" w:cstheme="majorBidi"/>
                <w:noProof/>
              </w:rPr>
              <w:t>Non-Functional</w:t>
            </w:r>
            <w:r>
              <w:rPr>
                <w:noProof/>
                <w:webHidden/>
              </w:rPr>
              <w:tab/>
            </w:r>
            <w:r>
              <w:rPr>
                <w:noProof/>
                <w:webHidden/>
              </w:rPr>
              <w:fldChar w:fldCharType="begin"/>
            </w:r>
            <w:r>
              <w:rPr>
                <w:noProof/>
                <w:webHidden/>
              </w:rPr>
              <w:instrText xml:space="preserve"> PAGEREF _Toc34243443 \h </w:instrText>
            </w:r>
            <w:r>
              <w:rPr>
                <w:noProof/>
                <w:webHidden/>
              </w:rPr>
            </w:r>
            <w:r>
              <w:rPr>
                <w:noProof/>
                <w:webHidden/>
              </w:rPr>
              <w:fldChar w:fldCharType="separate"/>
            </w:r>
            <w:r>
              <w:rPr>
                <w:noProof/>
                <w:webHidden/>
              </w:rPr>
              <w:t>13</w:t>
            </w:r>
            <w:r>
              <w:rPr>
                <w:noProof/>
                <w:webHidden/>
              </w:rPr>
              <w:fldChar w:fldCharType="end"/>
            </w:r>
          </w:hyperlink>
        </w:p>
        <w:p w14:paraId="558325BF" w14:textId="7073A8BF" w:rsidR="00470ADF" w:rsidRDefault="00470ADF">
          <w:pPr>
            <w:pStyle w:val="TOC1"/>
            <w:tabs>
              <w:tab w:val="right" w:leader="dot" w:pos="9350"/>
            </w:tabs>
            <w:rPr>
              <w:rFonts w:eastAsiaTheme="minorEastAsia"/>
              <w:noProof/>
            </w:rPr>
          </w:pPr>
          <w:hyperlink w:anchor="_Toc34243444" w:history="1">
            <w:r w:rsidRPr="00420A35">
              <w:rPr>
                <w:rStyle w:val="Hyperlink"/>
                <w:noProof/>
              </w:rPr>
              <w:t>Methodology</w:t>
            </w:r>
            <w:r>
              <w:rPr>
                <w:noProof/>
                <w:webHidden/>
              </w:rPr>
              <w:tab/>
            </w:r>
            <w:r>
              <w:rPr>
                <w:noProof/>
                <w:webHidden/>
              </w:rPr>
              <w:fldChar w:fldCharType="begin"/>
            </w:r>
            <w:r>
              <w:rPr>
                <w:noProof/>
                <w:webHidden/>
              </w:rPr>
              <w:instrText xml:space="preserve"> PAGEREF _Toc34243444 \h </w:instrText>
            </w:r>
            <w:r>
              <w:rPr>
                <w:noProof/>
                <w:webHidden/>
              </w:rPr>
            </w:r>
            <w:r>
              <w:rPr>
                <w:noProof/>
                <w:webHidden/>
              </w:rPr>
              <w:fldChar w:fldCharType="separate"/>
            </w:r>
            <w:r>
              <w:rPr>
                <w:noProof/>
                <w:webHidden/>
              </w:rPr>
              <w:t>13</w:t>
            </w:r>
            <w:r>
              <w:rPr>
                <w:noProof/>
                <w:webHidden/>
              </w:rPr>
              <w:fldChar w:fldCharType="end"/>
            </w:r>
          </w:hyperlink>
        </w:p>
        <w:p w14:paraId="234BF4A5" w14:textId="4B824510" w:rsidR="00470ADF" w:rsidRDefault="00470ADF">
          <w:pPr>
            <w:pStyle w:val="TOC1"/>
            <w:tabs>
              <w:tab w:val="right" w:leader="dot" w:pos="9350"/>
            </w:tabs>
            <w:rPr>
              <w:rFonts w:eastAsiaTheme="minorEastAsia"/>
              <w:noProof/>
            </w:rPr>
          </w:pPr>
          <w:hyperlink w:anchor="_Toc34243445" w:history="1">
            <w:r w:rsidRPr="00420A35">
              <w:rPr>
                <w:rStyle w:val="Hyperlink"/>
                <w:noProof/>
              </w:rPr>
              <w:t>Design</w:t>
            </w:r>
            <w:r>
              <w:rPr>
                <w:noProof/>
                <w:webHidden/>
              </w:rPr>
              <w:tab/>
            </w:r>
            <w:r>
              <w:rPr>
                <w:noProof/>
                <w:webHidden/>
              </w:rPr>
              <w:fldChar w:fldCharType="begin"/>
            </w:r>
            <w:r>
              <w:rPr>
                <w:noProof/>
                <w:webHidden/>
              </w:rPr>
              <w:instrText xml:space="preserve"> PAGEREF _Toc34243445 \h </w:instrText>
            </w:r>
            <w:r>
              <w:rPr>
                <w:noProof/>
                <w:webHidden/>
              </w:rPr>
            </w:r>
            <w:r>
              <w:rPr>
                <w:noProof/>
                <w:webHidden/>
              </w:rPr>
              <w:fldChar w:fldCharType="separate"/>
            </w:r>
            <w:r>
              <w:rPr>
                <w:noProof/>
                <w:webHidden/>
              </w:rPr>
              <w:t>14</w:t>
            </w:r>
            <w:r>
              <w:rPr>
                <w:noProof/>
                <w:webHidden/>
              </w:rPr>
              <w:fldChar w:fldCharType="end"/>
            </w:r>
          </w:hyperlink>
        </w:p>
        <w:p w14:paraId="33F512C4" w14:textId="1E5443D0" w:rsidR="00470ADF" w:rsidRDefault="00470ADF">
          <w:pPr>
            <w:pStyle w:val="TOC2"/>
            <w:tabs>
              <w:tab w:val="right" w:leader="dot" w:pos="9350"/>
            </w:tabs>
            <w:rPr>
              <w:rFonts w:eastAsiaTheme="minorEastAsia"/>
              <w:noProof/>
            </w:rPr>
          </w:pPr>
          <w:hyperlink w:anchor="_Toc34243446" w:history="1">
            <w:r w:rsidRPr="00420A35">
              <w:rPr>
                <w:rStyle w:val="Hyperlink"/>
                <w:noProof/>
              </w:rPr>
              <w:t>High level design</w:t>
            </w:r>
            <w:r>
              <w:rPr>
                <w:noProof/>
                <w:webHidden/>
              </w:rPr>
              <w:tab/>
            </w:r>
            <w:r>
              <w:rPr>
                <w:noProof/>
                <w:webHidden/>
              </w:rPr>
              <w:fldChar w:fldCharType="begin"/>
            </w:r>
            <w:r>
              <w:rPr>
                <w:noProof/>
                <w:webHidden/>
              </w:rPr>
              <w:instrText xml:space="preserve"> PAGEREF _Toc34243446 \h </w:instrText>
            </w:r>
            <w:r>
              <w:rPr>
                <w:noProof/>
                <w:webHidden/>
              </w:rPr>
            </w:r>
            <w:r>
              <w:rPr>
                <w:noProof/>
                <w:webHidden/>
              </w:rPr>
              <w:fldChar w:fldCharType="separate"/>
            </w:r>
            <w:r>
              <w:rPr>
                <w:noProof/>
                <w:webHidden/>
              </w:rPr>
              <w:t>14</w:t>
            </w:r>
            <w:r>
              <w:rPr>
                <w:noProof/>
                <w:webHidden/>
              </w:rPr>
              <w:fldChar w:fldCharType="end"/>
            </w:r>
          </w:hyperlink>
        </w:p>
        <w:p w14:paraId="5BDDC537" w14:textId="64D1582C" w:rsidR="00470ADF" w:rsidRDefault="00470ADF">
          <w:pPr>
            <w:pStyle w:val="TOC3"/>
            <w:tabs>
              <w:tab w:val="right" w:leader="dot" w:pos="9350"/>
            </w:tabs>
            <w:rPr>
              <w:rFonts w:eastAsiaTheme="minorEastAsia"/>
              <w:noProof/>
            </w:rPr>
          </w:pPr>
          <w:hyperlink w:anchor="_Toc34243447" w:history="1">
            <w:r w:rsidRPr="00420A35">
              <w:rPr>
                <w:rStyle w:val="Hyperlink"/>
                <w:noProof/>
              </w:rPr>
              <w:t>Architecture</w:t>
            </w:r>
            <w:r>
              <w:rPr>
                <w:noProof/>
                <w:webHidden/>
              </w:rPr>
              <w:tab/>
            </w:r>
            <w:r>
              <w:rPr>
                <w:noProof/>
                <w:webHidden/>
              </w:rPr>
              <w:fldChar w:fldCharType="begin"/>
            </w:r>
            <w:r>
              <w:rPr>
                <w:noProof/>
                <w:webHidden/>
              </w:rPr>
              <w:instrText xml:space="preserve"> PAGEREF _Toc34243447 \h </w:instrText>
            </w:r>
            <w:r>
              <w:rPr>
                <w:noProof/>
                <w:webHidden/>
              </w:rPr>
            </w:r>
            <w:r>
              <w:rPr>
                <w:noProof/>
                <w:webHidden/>
              </w:rPr>
              <w:fldChar w:fldCharType="separate"/>
            </w:r>
            <w:r>
              <w:rPr>
                <w:noProof/>
                <w:webHidden/>
              </w:rPr>
              <w:t>14</w:t>
            </w:r>
            <w:r>
              <w:rPr>
                <w:noProof/>
                <w:webHidden/>
              </w:rPr>
              <w:fldChar w:fldCharType="end"/>
            </w:r>
          </w:hyperlink>
        </w:p>
        <w:p w14:paraId="65E3AAEA" w14:textId="0AB47C8C" w:rsidR="00470ADF" w:rsidRDefault="00470ADF">
          <w:pPr>
            <w:pStyle w:val="TOC1"/>
            <w:tabs>
              <w:tab w:val="right" w:leader="dot" w:pos="9350"/>
            </w:tabs>
            <w:rPr>
              <w:rFonts w:eastAsiaTheme="minorEastAsia"/>
              <w:noProof/>
            </w:rPr>
          </w:pPr>
          <w:hyperlink w:anchor="_Toc34243448" w:history="1">
            <w:r w:rsidRPr="00420A35">
              <w:rPr>
                <w:rStyle w:val="Hyperlink"/>
                <w:noProof/>
              </w:rPr>
              <w:t>Implementation</w:t>
            </w:r>
            <w:r>
              <w:rPr>
                <w:noProof/>
                <w:webHidden/>
              </w:rPr>
              <w:tab/>
            </w:r>
            <w:r>
              <w:rPr>
                <w:noProof/>
                <w:webHidden/>
              </w:rPr>
              <w:fldChar w:fldCharType="begin"/>
            </w:r>
            <w:r>
              <w:rPr>
                <w:noProof/>
                <w:webHidden/>
              </w:rPr>
              <w:instrText xml:space="preserve"> PAGEREF _Toc34243448 \h </w:instrText>
            </w:r>
            <w:r>
              <w:rPr>
                <w:noProof/>
                <w:webHidden/>
              </w:rPr>
            </w:r>
            <w:r>
              <w:rPr>
                <w:noProof/>
                <w:webHidden/>
              </w:rPr>
              <w:fldChar w:fldCharType="separate"/>
            </w:r>
            <w:r>
              <w:rPr>
                <w:noProof/>
                <w:webHidden/>
              </w:rPr>
              <w:t>17</w:t>
            </w:r>
            <w:r>
              <w:rPr>
                <w:noProof/>
                <w:webHidden/>
              </w:rPr>
              <w:fldChar w:fldCharType="end"/>
            </w:r>
          </w:hyperlink>
        </w:p>
        <w:p w14:paraId="6A20CE56" w14:textId="7AEAE02D" w:rsidR="00470ADF" w:rsidRDefault="00470ADF">
          <w:pPr>
            <w:pStyle w:val="TOC2"/>
            <w:tabs>
              <w:tab w:val="right" w:leader="dot" w:pos="9350"/>
            </w:tabs>
            <w:rPr>
              <w:rFonts w:eastAsiaTheme="minorEastAsia"/>
              <w:noProof/>
            </w:rPr>
          </w:pPr>
          <w:hyperlink w:anchor="_Toc34243449" w:history="1">
            <w:r w:rsidRPr="00420A35">
              <w:rPr>
                <w:rStyle w:val="Hyperlink"/>
                <w:noProof/>
              </w:rPr>
              <w:t>Prerequisite’s</w:t>
            </w:r>
            <w:r>
              <w:rPr>
                <w:noProof/>
                <w:webHidden/>
              </w:rPr>
              <w:tab/>
            </w:r>
            <w:r>
              <w:rPr>
                <w:noProof/>
                <w:webHidden/>
              </w:rPr>
              <w:fldChar w:fldCharType="begin"/>
            </w:r>
            <w:r>
              <w:rPr>
                <w:noProof/>
                <w:webHidden/>
              </w:rPr>
              <w:instrText xml:space="preserve"> PAGEREF _Toc34243449 \h </w:instrText>
            </w:r>
            <w:r>
              <w:rPr>
                <w:noProof/>
                <w:webHidden/>
              </w:rPr>
            </w:r>
            <w:r>
              <w:rPr>
                <w:noProof/>
                <w:webHidden/>
              </w:rPr>
              <w:fldChar w:fldCharType="separate"/>
            </w:r>
            <w:r>
              <w:rPr>
                <w:noProof/>
                <w:webHidden/>
              </w:rPr>
              <w:t>17</w:t>
            </w:r>
            <w:r>
              <w:rPr>
                <w:noProof/>
                <w:webHidden/>
              </w:rPr>
              <w:fldChar w:fldCharType="end"/>
            </w:r>
          </w:hyperlink>
        </w:p>
        <w:p w14:paraId="0798B8B3" w14:textId="12844852" w:rsidR="00470ADF" w:rsidRDefault="00470ADF">
          <w:pPr>
            <w:pStyle w:val="TOC3"/>
            <w:tabs>
              <w:tab w:val="right" w:leader="dot" w:pos="9350"/>
            </w:tabs>
            <w:rPr>
              <w:rFonts w:eastAsiaTheme="minorEastAsia"/>
              <w:noProof/>
            </w:rPr>
          </w:pPr>
          <w:hyperlink w:anchor="_Toc34243450" w:history="1">
            <w:r w:rsidRPr="00420A35">
              <w:rPr>
                <w:rStyle w:val="Hyperlink"/>
                <w:noProof/>
              </w:rPr>
              <w:t>Virtual machine</w:t>
            </w:r>
            <w:r>
              <w:rPr>
                <w:noProof/>
                <w:webHidden/>
              </w:rPr>
              <w:tab/>
            </w:r>
            <w:r>
              <w:rPr>
                <w:noProof/>
                <w:webHidden/>
              </w:rPr>
              <w:fldChar w:fldCharType="begin"/>
            </w:r>
            <w:r>
              <w:rPr>
                <w:noProof/>
                <w:webHidden/>
              </w:rPr>
              <w:instrText xml:space="preserve"> PAGEREF _Toc34243450 \h </w:instrText>
            </w:r>
            <w:r>
              <w:rPr>
                <w:noProof/>
                <w:webHidden/>
              </w:rPr>
            </w:r>
            <w:r>
              <w:rPr>
                <w:noProof/>
                <w:webHidden/>
              </w:rPr>
              <w:fldChar w:fldCharType="separate"/>
            </w:r>
            <w:r>
              <w:rPr>
                <w:noProof/>
                <w:webHidden/>
              </w:rPr>
              <w:t>17</w:t>
            </w:r>
            <w:r>
              <w:rPr>
                <w:noProof/>
                <w:webHidden/>
              </w:rPr>
              <w:fldChar w:fldCharType="end"/>
            </w:r>
          </w:hyperlink>
        </w:p>
        <w:p w14:paraId="08F25D62" w14:textId="6421F7CB" w:rsidR="00470ADF" w:rsidRDefault="00470ADF">
          <w:pPr>
            <w:pStyle w:val="TOC3"/>
            <w:tabs>
              <w:tab w:val="right" w:leader="dot" w:pos="9350"/>
            </w:tabs>
            <w:rPr>
              <w:rFonts w:eastAsiaTheme="minorEastAsia"/>
              <w:noProof/>
            </w:rPr>
          </w:pPr>
          <w:hyperlink w:anchor="_Toc34243451" w:history="1">
            <w:r w:rsidRPr="00420A35">
              <w:rPr>
                <w:rStyle w:val="Hyperlink"/>
                <w:noProof/>
              </w:rPr>
              <w:t>Software tools and development environment</w:t>
            </w:r>
            <w:r>
              <w:rPr>
                <w:noProof/>
                <w:webHidden/>
              </w:rPr>
              <w:tab/>
            </w:r>
            <w:r>
              <w:rPr>
                <w:noProof/>
                <w:webHidden/>
              </w:rPr>
              <w:fldChar w:fldCharType="begin"/>
            </w:r>
            <w:r>
              <w:rPr>
                <w:noProof/>
                <w:webHidden/>
              </w:rPr>
              <w:instrText xml:space="preserve"> PAGEREF _Toc34243451 \h </w:instrText>
            </w:r>
            <w:r>
              <w:rPr>
                <w:noProof/>
                <w:webHidden/>
              </w:rPr>
            </w:r>
            <w:r>
              <w:rPr>
                <w:noProof/>
                <w:webHidden/>
              </w:rPr>
              <w:fldChar w:fldCharType="separate"/>
            </w:r>
            <w:r>
              <w:rPr>
                <w:noProof/>
                <w:webHidden/>
              </w:rPr>
              <w:t>18</w:t>
            </w:r>
            <w:r>
              <w:rPr>
                <w:noProof/>
                <w:webHidden/>
              </w:rPr>
              <w:fldChar w:fldCharType="end"/>
            </w:r>
          </w:hyperlink>
        </w:p>
        <w:p w14:paraId="54F52E79" w14:textId="11E7F30C" w:rsidR="00470ADF" w:rsidRDefault="00470ADF">
          <w:pPr>
            <w:pStyle w:val="TOC3"/>
            <w:tabs>
              <w:tab w:val="right" w:leader="dot" w:pos="9350"/>
            </w:tabs>
            <w:rPr>
              <w:rFonts w:eastAsiaTheme="minorEastAsia"/>
              <w:noProof/>
            </w:rPr>
          </w:pPr>
          <w:hyperlink w:anchor="_Toc34243452" w:history="1">
            <w:r w:rsidRPr="00420A35">
              <w:rPr>
                <w:rStyle w:val="Hyperlink"/>
                <w:noProof/>
              </w:rPr>
              <w:t>First steps, setup and hardware testing</w:t>
            </w:r>
            <w:r>
              <w:rPr>
                <w:noProof/>
                <w:webHidden/>
              </w:rPr>
              <w:tab/>
            </w:r>
            <w:r>
              <w:rPr>
                <w:noProof/>
                <w:webHidden/>
              </w:rPr>
              <w:fldChar w:fldCharType="begin"/>
            </w:r>
            <w:r>
              <w:rPr>
                <w:noProof/>
                <w:webHidden/>
              </w:rPr>
              <w:instrText xml:space="preserve"> PAGEREF _Toc34243452 \h </w:instrText>
            </w:r>
            <w:r>
              <w:rPr>
                <w:noProof/>
                <w:webHidden/>
              </w:rPr>
            </w:r>
            <w:r>
              <w:rPr>
                <w:noProof/>
                <w:webHidden/>
              </w:rPr>
              <w:fldChar w:fldCharType="separate"/>
            </w:r>
            <w:r>
              <w:rPr>
                <w:noProof/>
                <w:webHidden/>
              </w:rPr>
              <w:t>18</w:t>
            </w:r>
            <w:r>
              <w:rPr>
                <w:noProof/>
                <w:webHidden/>
              </w:rPr>
              <w:fldChar w:fldCharType="end"/>
            </w:r>
          </w:hyperlink>
        </w:p>
        <w:p w14:paraId="0167DBF4" w14:textId="5D04C8CC"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424341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424341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4243418"/>
      <w:r>
        <w:t>Introduction</w:t>
      </w:r>
      <w:bookmarkEnd w:id="2"/>
      <w:r>
        <w:t xml:space="preserve"> </w:t>
      </w:r>
    </w:p>
    <w:p w14:paraId="5323646C" w14:textId="6723266F" w:rsidR="004757E8" w:rsidRDefault="004757E8" w:rsidP="004757E8">
      <w:pPr>
        <w:pStyle w:val="Heading2"/>
      </w:pPr>
      <w:bookmarkStart w:id="3" w:name="_Toc3424341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424342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14BC4FEF" w:rsidR="00E55616" w:rsidRDefault="00E55616" w:rsidP="00E55616">
      <w:pPr>
        <w:pStyle w:val="Heading2"/>
      </w:pPr>
      <w:bookmarkStart w:id="5" w:name="_Toc34243421"/>
      <w:r>
        <w:t>Intended audience</w:t>
      </w:r>
      <w:bookmarkEnd w:id="5"/>
      <w:r>
        <w:t xml:space="preserve">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lastRenderedPageBreak/>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6A469A8E" w:rsidR="00745E52" w:rsidRDefault="00745E52" w:rsidP="00745E52">
      <w:pPr>
        <w:pStyle w:val="Heading2"/>
      </w:pPr>
      <w:bookmarkStart w:id="6" w:name="_Toc34243422"/>
      <w:r>
        <w:t>Objectives</w:t>
      </w:r>
      <w:bookmarkEnd w:id="6"/>
      <w:r>
        <w:t xml:space="preserve"> </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3B80716A" w:rsidR="00903D36" w:rsidRDefault="00903D36" w:rsidP="00617133">
      <w:pPr>
        <w:pStyle w:val="Heading1"/>
      </w:pPr>
      <w:bookmarkStart w:id="7" w:name="_Toc34243423"/>
      <w:r w:rsidRPr="00617133">
        <w:t>Research</w:t>
      </w:r>
      <w:bookmarkEnd w:id="7"/>
      <w:r>
        <w:t xml:space="preserve"> </w:t>
      </w:r>
    </w:p>
    <w:p w14:paraId="498BCC58" w14:textId="4F7F860E" w:rsidR="00617133" w:rsidRDefault="00617133" w:rsidP="00617133">
      <w:pPr>
        <w:pStyle w:val="Heading2"/>
      </w:pPr>
      <w:bookmarkStart w:id="8" w:name="_Toc34243424"/>
      <w:r>
        <w:t>Does it exist?</w:t>
      </w:r>
      <w:bookmarkEnd w:id="8"/>
    </w:p>
    <w:p w14:paraId="5B6ADD12" w14:textId="0E899CBB" w:rsidR="00617133" w:rsidRDefault="00617133" w:rsidP="00617133">
      <w:r>
        <w:t xml:space="preserve">Seeing as </w:t>
      </w:r>
      <w:r w:rsidR="00324E16">
        <w:t xml:space="preserve">the technologies required for this project all exist already (energy harvesting, short range radio, haptic feedback) I began research by seeing if similar products already exist on the market and if so, do they meet the objectives I have set out for the device? in short no, many devices exist that fulfill one or more of the objective but they fail to meet all in a reasonable manor. </w:t>
      </w:r>
    </w:p>
    <w:p w14:paraId="504E7B4A" w14:textId="7A4E5003" w:rsidR="00324E16" w:rsidRDefault="00324E16" w:rsidP="00617133">
      <w:r>
        <w:t xml:space="preserve">I will outline some of these devices below – </w:t>
      </w:r>
    </w:p>
    <w:p w14:paraId="296074E8" w14:textId="0DA4392E" w:rsidR="00243998" w:rsidRDefault="00243998" w:rsidP="00243998">
      <w:pPr>
        <w:pStyle w:val="Heading3"/>
      </w:pPr>
      <w:bookmarkStart w:id="9" w:name="_Toc34243425"/>
      <w:r>
        <w:t>Hey Bracelet</w:t>
      </w:r>
      <w:bookmarkEnd w:id="9"/>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77777777" w:rsidR="00C251AD" w:rsidRDefault="00C251AD">
      <w:pPr>
        <w:rPr>
          <w:rFonts w:asciiTheme="majorHAnsi" w:eastAsiaTheme="majorEastAsia" w:hAnsiTheme="majorHAnsi" w:cstheme="majorBidi"/>
          <w:color w:val="1F3763" w:themeColor="accent1" w:themeShade="7F"/>
          <w:sz w:val="24"/>
          <w:szCs w:val="24"/>
        </w:rPr>
      </w:pPr>
      <w:r>
        <w:br w:type="page"/>
      </w:r>
    </w:p>
    <w:p w14:paraId="7D501A64" w14:textId="0F488F0C" w:rsidR="006C4D30" w:rsidRDefault="00CC3BC7" w:rsidP="00CC3BC7">
      <w:pPr>
        <w:pStyle w:val="Heading3"/>
      </w:pPr>
      <w:bookmarkStart w:id="10" w:name="_Toc34243426"/>
      <w:r>
        <w:lastRenderedPageBreak/>
        <w:t>Sony Wena</w:t>
      </w:r>
      <w:bookmarkEnd w:id="10"/>
      <w:r w:rsidR="006C4D30">
        <w:t xml:space="preserve">  </w:t>
      </w:r>
      <w:r>
        <w:t xml:space="preserve"> </w:t>
      </w:r>
    </w:p>
    <w:p w14:paraId="05AF1749" w14:textId="1B1B31BF" w:rsidR="00D50976" w:rsidRPr="006C4D30" w:rsidRDefault="00CC0BE6" w:rsidP="006C4D30">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p>
    <w:p w14:paraId="30AFFBD2" w14:textId="6AF95775" w:rsidR="00CC3BC7" w:rsidRDefault="005C547B" w:rsidP="00C251AD">
      <w:pPr>
        <w:jc w:val="center"/>
      </w:pPr>
      <w:r>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5C4EB08A" w14:textId="357A7116" w:rsidR="00C251AD" w:rsidRDefault="00CC0BE6" w:rsidP="00CC3BC7">
      <w:r>
        <w:t xml:space="preserve">The Sony Wena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3BCE0D6E" w14:textId="6DCE66BD" w:rsidR="006C4D30" w:rsidRDefault="00C251AD" w:rsidP="00CC3BC7">
      <w:r>
        <w:br w:type="page"/>
      </w:r>
    </w:p>
    <w:p w14:paraId="6BE3BA1B" w14:textId="0395B187" w:rsidR="006C4D30" w:rsidRDefault="006C4D30" w:rsidP="006C4D30">
      <w:pPr>
        <w:pStyle w:val="Heading3"/>
      </w:pPr>
      <w:bookmarkStart w:id="11" w:name="_Toc34243427"/>
      <w:r>
        <w:lastRenderedPageBreak/>
        <w:t xml:space="preserve">Generic </w:t>
      </w:r>
      <w:r w:rsidR="00C251AD">
        <w:t>low-cost</w:t>
      </w:r>
      <w:r>
        <w:t xml:space="preserve"> smartwatch</w:t>
      </w:r>
      <w:bookmarkEnd w:id="11"/>
      <w:r>
        <w:t xml:space="preserve"> </w:t>
      </w:r>
    </w:p>
    <w:p w14:paraId="2251FF8F" w14:textId="1DF14517" w:rsidR="00170E35" w:rsidRDefault="00170E35" w:rsidP="00170E35">
      <w:r>
        <w:t xml:space="preserve">There are many such devices on the market as of 2019 and it would be beyond the scope of this work to review all of them, so in this instance I will focus on a single model the ‘V8 Smartwatch’ this device is made by several companies and often sold under the </w:t>
      </w:r>
      <w:r w:rsidR="009A2637">
        <w:t>label’s</w:t>
      </w:r>
      <w:r>
        <w:t xml:space="preserve"> ‘GONOKER’ , ‘Leegoal’ and ‘DreaT</w:t>
      </w:r>
      <w:r w:rsidR="00C251AD">
        <w:t xml:space="preserve">’. </w:t>
      </w:r>
    </w:p>
    <w:p w14:paraId="257D25F9" w14:textId="04D4540C" w:rsidR="00C251AD" w:rsidRPr="00170E35" w:rsidRDefault="00C251AD" w:rsidP="00C251AD">
      <w:pPr>
        <w:jc w:val="center"/>
      </w:pPr>
      <w:r>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2" w:name="_Toc34243428"/>
      <w:r>
        <w:t>Comparison</w:t>
      </w:r>
      <w:bookmarkEnd w:id="12"/>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191DF917" w14:textId="7334008E" w:rsidR="009F21CC" w:rsidRDefault="009F21CC" w:rsidP="009F21CC">
      <w:pPr>
        <w:pStyle w:val="Heading2"/>
      </w:pPr>
      <w:bookmarkStart w:id="13" w:name="_Toc34243429"/>
      <w:r>
        <w:lastRenderedPageBreak/>
        <w:t>Energy harvesting</w:t>
      </w:r>
      <w:bookmarkEnd w:id="13"/>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2B14047B"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rsidR="00AD4775">
        <w:t>devices</w:t>
      </w:r>
      <w:proofErr w:type="gramEnd"/>
      <w:r w:rsidR="00AD4775">
        <w:t xml:space="preserve"> </w:t>
      </w:r>
      <w:r>
        <w:t>they are intended to power. Below I will outline the details of several of these methods and their suitability for our purposes.</w:t>
      </w:r>
    </w:p>
    <w:p w14:paraId="1A19F8C1" w14:textId="05481A7D" w:rsidR="00721D23" w:rsidRDefault="00721D23" w:rsidP="00721D23">
      <w:pPr>
        <w:pStyle w:val="Heading3"/>
      </w:pPr>
      <w:bookmarkStart w:id="14" w:name="_Toc34243430"/>
      <w:r>
        <w:t>Mechanical harvesting and automatic watches</w:t>
      </w:r>
      <w:bookmarkEnd w:id="14"/>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4FD00830"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310B6" w:rsidRPr="004310B6">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4C64EEB6"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EA771F"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5" w:name="_Toc34243431"/>
      <w:r>
        <w:rPr>
          <w:rFonts w:eastAsiaTheme="minorEastAsia"/>
        </w:rPr>
        <w:t>Piezoelectric</w:t>
      </w:r>
      <w:bookmarkEnd w:id="15"/>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6" w:name="_Toc34243432"/>
      <w:r>
        <w:t>Seebeck/</w:t>
      </w:r>
      <w:r w:rsidR="00BB61A2">
        <w:t>Peltier</w:t>
      </w:r>
      <w:bookmarkEnd w:id="16"/>
      <w:r w:rsidR="00BB61A2">
        <w:t xml:space="preserve"> </w:t>
      </w:r>
    </w:p>
    <w:p w14:paraId="05CE89DE" w14:textId="645133BB"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these are the same concepts as in semiconductors and are called p-type and n-type conductors</w:t>
      </w:r>
      <w:r w:rsidR="006F1A5F">
        <w:t xml:space="preserve">. </w:t>
      </w:r>
    </w:p>
    <w:p w14:paraId="39BED5D4" w14:textId="111D88BF"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nd at room temperature</w:t>
      </w:r>
      <w:r w:rsidR="00A20009">
        <w:t xml:space="preserve">, in our case the likely choice would be </w:t>
      </w:r>
      <w:r w:rsidR="00A20009" w:rsidRPr="00A20009">
        <w:t>bismuth telluride (Bi2Te3)</w:t>
      </w:r>
      <w:r w:rsidR="00A20009">
        <w:t xml:space="preserve"> as it provides these properties at room temperature.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17" w:name="_Toc34243433"/>
      <w:r>
        <w:t>Solar</w:t>
      </w:r>
      <w:bookmarkEnd w:id="17"/>
      <w:r>
        <w:t xml:space="preserve"> </w:t>
      </w:r>
    </w:p>
    <w:p w14:paraId="2143810E" w14:textId="639B916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I will look at her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near ideal conditions. Given that our device is going to be wrist mounted it is unlikely that these conditions will be met due to clothing covering cells, shallow light angles from the user having mobility of their hands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8" w:name="_Toc34243434"/>
      <w:r>
        <w:t>Conclusion</w:t>
      </w:r>
      <w:bookmarkEnd w:id="18"/>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B338751"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proofErr w:type="gramStart"/>
      <w:r w:rsidR="00065A0C">
        <w:t>However</w:t>
      </w:r>
      <w:proofErr w:type="gramEnd"/>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0CB0C843" w14:textId="756E866D" w:rsidR="0039573E" w:rsidRPr="004D162B" w:rsidRDefault="0039573E" w:rsidP="004D162B">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proofErr w:type="gramStart"/>
      <w:r>
        <w:t>effected</w:t>
      </w:r>
      <w:proofErr w:type="gramEnd"/>
      <w:r>
        <w:t xml:space="preserve"> by movement and no reliance on light meaning it will likely provide a more reliable power source for the lifetime of the device. </w:t>
      </w:r>
    </w:p>
    <w:p w14:paraId="607DDA13" w14:textId="0203C442" w:rsidR="00660BFF" w:rsidRDefault="005B2728" w:rsidP="009655CB">
      <w:pPr>
        <w:pStyle w:val="Heading2"/>
      </w:pPr>
      <w:r>
        <w:br w:type="page"/>
      </w:r>
      <w:bookmarkStart w:id="19" w:name="_Hlk4079346"/>
      <w:bookmarkStart w:id="20" w:name="_Toc34243435"/>
      <w:r w:rsidR="00274404">
        <w:lastRenderedPageBreak/>
        <w:t xml:space="preserve">Suitable </w:t>
      </w:r>
      <w:r w:rsidR="00660BFF">
        <w:t>systems</w:t>
      </w:r>
      <w:bookmarkEnd w:id="20"/>
      <w:r w:rsidR="00660BFF">
        <w:t xml:space="preserve"> </w:t>
      </w:r>
    </w:p>
    <w:p w14:paraId="658CC9A7" w14:textId="77777777" w:rsidR="009655CB" w:rsidRPr="009655CB" w:rsidRDefault="009655CB" w:rsidP="009655CB"/>
    <w:p w14:paraId="3C95817E" w14:textId="657FEB03" w:rsidR="00754A1A" w:rsidRDefault="0037784B" w:rsidP="00754A1A">
      <w:r>
        <w:t xml:space="preserve">Below are several chips and developments boards considered for the project plus a short description of their pro’s and con’s and suitability for the task at hand. </w:t>
      </w:r>
    </w:p>
    <w:p w14:paraId="7767CD1E" w14:textId="008C3E9A" w:rsidR="00D903C5" w:rsidRPr="00754A1A" w:rsidRDefault="00D903C5" w:rsidP="00754A1A">
      <w:r>
        <w:t xml:space="preserve">Note prices are taken from </w:t>
      </w:r>
      <w:hyperlink r:id="rId11" w:history="1">
        <w:r w:rsidRPr="003332C5">
          <w:rPr>
            <w:rStyle w:val="Hyperlink"/>
          </w:rPr>
          <w:t>https://uk.farnell.com</w:t>
        </w:r>
      </w:hyperlink>
      <w:r>
        <w:t xml:space="preserve"> on the 23/2/2019 unless otherwise specified. </w:t>
      </w:r>
    </w:p>
    <w:p w14:paraId="6740C4A8" w14:textId="77777777" w:rsidR="00754A1A" w:rsidRPr="00754A1A" w:rsidRDefault="00754A1A" w:rsidP="00754A1A"/>
    <w:p w14:paraId="262A4557" w14:textId="024269F5" w:rsidR="00660BFF" w:rsidRPr="00912A2A" w:rsidRDefault="00660BFF" w:rsidP="00660BFF">
      <w:pPr>
        <w:pStyle w:val="Heading3"/>
        <w:rPr>
          <w:rFonts w:cstheme="majorHAnsi"/>
          <w:color w:val="555555"/>
          <w:szCs w:val="21"/>
        </w:rPr>
      </w:pPr>
      <w:bookmarkStart w:id="21" w:name="_Hlk2012122"/>
      <w:bookmarkStart w:id="22" w:name="_Toc34243436"/>
      <w:r w:rsidRPr="00912A2A">
        <w:rPr>
          <w:rFonts w:cstheme="majorHAnsi"/>
          <w:color w:val="555555"/>
          <w:szCs w:val="21"/>
        </w:rPr>
        <w:t>CC2640R2F</w:t>
      </w:r>
      <w:bookmarkEnd w:id="22"/>
      <w:r w:rsidRPr="00912A2A">
        <w:rPr>
          <w:rFonts w:cstheme="majorHAnsi"/>
          <w:color w:val="555555"/>
          <w:szCs w:val="21"/>
        </w:rPr>
        <w:t> </w:t>
      </w:r>
    </w:p>
    <w:bookmarkEnd w:id="21"/>
    <w:p w14:paraId="48E79446" w14:textId="77302B14" w:rsidR="0037784B" w:rsidRDefault="0037784B" w:rsidP="0037784B"/>
    <w:p w14:paraId="5C6B405A" w14:textId="05685153" w:rsidR="00D20257" w:rsidRPr="006056E4" w:rsidRDefault="0037784B" w:rsidP="0037784B">
      <w:r>
        <w:t xml:space="preserve">This is an </w:t>
      </w:r>
      <w:r w:rsidR="005B2728">
        <w:t>ultra-low</w:t>
      </w:r>
      <w:r>
        <w:t xml:space="preserve"> power microcontroller</w:t>
      </w:r>
      <w:r w:rsidR="00D20257">
        <w:t xml:space="preserve"> (cor</w:t>
      </w:r>
      <w:r w:rsidR="00B859BE">
        <w:t>tex m3)</w:t>
      </w:r>
      <w:r>
        <w:t xml:space="preserve"> and RF system on a single chip, it is designed specifically to be capable of running on a coin cell battery or via an energy harvesting device </w:t>
      </w:r>
      <w:r w:rsidR="00D20257">
        <w:fldChar w:fldCharType="begin"/>
      </w:r>
      <w:r w:rsidR="00D20257">
        <w:instrText>ADDIN RW.CITE{{42 TexasInstruments 2019}}</w:instrText>
      </w:r>
      <w:r w:rsidR="00D20257">
        <w:fldChar w:fldCharType="separate"/>
      </w:r>
      <w:r w:rsidR="00D20257" w:rsidRPr="00D20257">
        <w:rPr>
          <w:rFonts w:ascii="Calibri" w:hAnsi="Calibri" w:cs="Calibri"/>
          <w:bCs/>
        </w:rPr>
        <w:t>(Texas Instruments, 2019)</w:t>
      </w:r>
      <w:r w:rsidR="00D20257">
        <w:fldChar w:fldCharType="end"/>
      </w:r>
      <w:r w:rsidR="00D20257">
        <w:t xml:space="preserve">. The wireless capabilities include Bluetooth 4.3 and Bluetooth 5le connected to an </w:t>
      </w:r>
      <w:r w:rsidR="005B2728">
        <w:t>ultra-low</w:t>
      </w:r>
      <w:r w:rsidR="00D20257">
        <w:t xml:space="preserve"> power sensor controller (based on a cortex m0) this is designed to run independently </w:t>
      </w:r>
      <w:r w:rsidR="00B859BE">
        <w:t>of the main cortex m3 processor allowing for extremely low power consumption while the main processor is in sleep states.</w:t>
      </w:r>
      <w:r w:rsidR="00FC40D9">
        <w:br/>
        <w:t>The cost of this chip is approximately £</w:t>
      </w:r>
      <w:r w:rsidR="00D903C5">
        <w:t>4.07</w:t>
      </w:r>
      <w:r w:rsidR="00FC40D9">
        <w:t xml:space="preserve"> per chip and the development kit (Launchpad) is </w:t>
      </w:r>
      <w:r w:rsidR="00D903C5">
        <w:t>£23.55</w:t>
      </w:r>
      <w:r w:rsidR="00FC40D9">
        <w:t xml:space="preserve"> and is available immediately.</w:t>
      </w:r>
    </w:p>
    <w:p w14:paraId="6A159593"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59182588"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0E64B949"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4924E80E"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27E74651"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6E81541C"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7284A95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6661291F"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38738538"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42CA91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704E2A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84F9DD8" w14:textId="71671241" w:rsidR="00714EA9" w:rsidRPr="006056E4" w:rsidRDefault="00714EA9" w:rsidP="00660BFF">
      <w:pPr>
        <w:rPr>
          <w:rFonts w:ascii="Segoe UI" w:hAnsi="Segoe UI" w:cs="Segoe UI"/>
          <w:color w:val="555555"/>
        </w:rPr>
      </w:pPr>
    </w:p>
    <w:p w14:paraId="1A342D95" w14:textId="0E30E29B" w:rsidR="00714EA9" w:rsidRDefault="00194F54" w:rsidP="00714EA9">
      <w:pPr>
        <w:pStyle w:val="Heading3"/>
      </w:pPr>
      <w:bookmarkStart w:id="23" w:name="_Toc34243437"/>
      <w:r>
        <w:t>NXP-</w:t>
      </w:r>
      <w:r w:rsidR="00714EA9" w:rsidRPr="00714EA9">
        <w:t>QN908X</w:t>
      </w:r>
      <w:bookmarkEnd w:id="23"/>
    </w:p>
    <w:p w14:paraId="0D6CE718" w14:textId="1E21DD6C" w:rsidR="006056E4" w:rsidRDefault="006056E4" w:rsidP="006056E4"/>
    <w:p w14:paraId="74103AA7" w14:textId="48677679" w:rsidR="00D903C5" w:rsidRDefault="00912A2A" w:rsidP="006056E4">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rsidR="00FC40D9">
        <w:fldChar w:fldCharType="begin"/>
      </w:r>
      <w:r w:rsidR="00FC40D9">
        <w:instrText>ADDIN RW.CITE{{41 NXPproducts 2019}}</w:instrText>
      </w:r>
      <w:r w:rsidR="00FC40D9">
        <w:fldChar w:fldCharType="separate"/>
      </w:r>
      <w:r w:rsidR="00FC40D9" w:rsidRPr="00FC40D9">
        <w:rPr>
          <w:rFonts w:ascii="Calibri" w:hAnsi="Calibri" w:cs="Calibri"/>
          <w:bCs/>
        </w:rPr>
        <w:t>(NXP products, 2019)</w:t>
      </w:r>
      <w:r w:rsidR="00FC40D9">
        <w:fldChar w:fldCharType="end"/>
      </w:r>
      <w:r w:rsidR="00FC40D9">
        <w:t xml:space="preserve">. This chip </w:t>
      </w:r>
      <w:r w:rsidR="00C0631E">
        <w:t xml:space="preserve">is based around the </w:t>
      </w:r>
      <w:r w:rsidR="00C0631E" w:rsidRPr="00C0631E">
        <w:t>Cortex®-M4F</w:t>
      </w:r>
      <w:r w:rsidR="00C0631E">
        <w:t xml:space="preserve"> microcontroller and </w:t>
      </w:r>
      <w:proofErr w:type="gramStart"/>
      <w:r w:rsidR="00C0631E">
        <w:t xml:space="preserve">is capable of </w:t>
      </w:r>
      <w:r w:rsidR="00475798">
        <w:t>providing</w:t>
      </w:r>
      <w:proofErr w:type="gramEnd"/>
      <w:r w:rsidR="00475798">
        <w:t xml:space="preserve"> floating</w:t>
      </w:r>
      <w:r w:rsidR="00FC40D9">
        <w:t xml:space="preserve"> point operations as denoted by the ‘F’ postfix</w:t>
      </w:r>
      <w:r w:rsidR="00C0631E">
        <w:t xml:space="preserve"> and provides Bluetooth Low Energy support</w:t>
      </w:r>
      <w:r w:rsidR="00475798">
        <w:t>.</w:t>
      </w:r>
      <w:r w:rsidR="00FC40D9">
        <w:t xml:space="preserve"> </w:t>
      </w:r>
      <w:r w:rsidR="00FC40D9">
        <w:br/>
      </w:r>
      <w:r w:rsidR="00D903C5">
        <w:t xml:space="preserve">This chip is based on a single </w:t>
      </w:r>
      <w:r w:rsidR="00A20009">
        <w:t>CPU</w:t>
      </w:r>
      <w:r w:rsidR="00D903C5">
        <w:t xml:space="preserve"> design and as such requires its main CPU to be active in order to use its Bluetooth functionality.</w:t>
      </w:r>
      <w:r w:rsidR="00D903C5">
        <w:br/>
        <w:t>The cost of this chip is approximately £4.52</w:t>
      </w:r>
      <w:r w:rsidR="00194F54">
        <w:t xml:space="preserve"> and the development platform (</w:t>
      </w:r>
      <w:r w:rsidR="00194F54" w:rsidRPr="00194F54">
        <w:t>QN9080-DK</w:t>
      </w:r>
      <w:r w:rsidR="00194F54">
        <w:t>) is £88.93 but is currently out of stock.</w:t>
      </w:r>
    </w:p>
    <w:p w14:paraId="62059A2A" w14:textId="77777777" w:rsidR="00FC40D9" w:rsidRDefault="00FC40D9" w:rsidP="00FC40D9">
      <w:pPr>
        <w:pStyle w:val="ListParagraph"/>
        <w:numPr>
          <w:ilvl w:val="0"/>
          <w:numId w:val="4"/>
        </w:numPr>
      </w:pPr>
      <w:r>
        <w:lastRenderedPageBreak/>
        <w:t>Single 1.8 V ~ 3.6 V power supply</w:t>
      </w:r>
    </w:p>
    <w:p w14:paraId="4C71D404" w14:textId="77777777" w:rsidR="00FC40D9" w:rsidRDefault="00FC40D9" w:rsidP="00FC40D9">
      <w:pPr>
        <w:pStyle w:val="ListParagraph"/>
        <w:numPr>
          <w:ilvl w:val="0"/>
          <w:numId w:val="4"/>
        </w:numPr>
      </w:pPr>
      <w:r>
        <w:t>1 µA deep sleep mode</w:t>
      </w:r>
    </w:p>
    <w:p w14:paraId="45DF6B61" w14:textId="77777777" w:rsidR="00FC40D9" w:rsidRDefault="00FC40D9" w:rsidP="00FC40D9">
      <w:pPr>
        <w:pStyle w:val="ListParagraph"/>
        <w:numPr>
          <w:ilvl w:val="0"/>
          <w:numId w:val="4"/>
        </w:numPr>
      </w:pPr>
      <w:r>
        <w:t>2 µA sleep mode (32-kHz OSC/RTC on)</w:t>
      </w:r>
    </w:p>
    <w:p w14:paraId="27273E7C" w14:textId="77777777" w:rsidR="00FC40D9" w:rsidRDefault="00FC40D9" w:rsidP="00FC40D9">
      <w:pPr>
        <w:pStyle w:val="ListParagraph"/>
        <w:numPr>
          <w:ilvl w:val="0"/>
          <w:numId w:val="4"/>
        </w:numPr>
      </w:pPr>
      <w:r>
        <w:t>3.5 mA RX current with DC-DC at 3 V supply</w:t>
      </w:r>
    </w:p>
    <w:p w14:paraId="3674EC6A" w14:textId="2794D126" w:rsidR="00FC40D9" w:rsidRDefault="00FC40D9" w:rsidP="00FC40D9">
      <w:pPr>
        <w:pStyle w:val="ListParagraph"/>
        <w:numPr>
          <w:ilvl w:val="0"/>
          <w:numId w:val="4"/>
        </w:numPr>
      </w:pPr>
      <w:r>
        <w:t>3.5 mA TX current @0dBm Tx power with DC-DC at 3 V supply</w:t>
      </w:r>
    </w:p>
    <w:p w14:paraId="24F28F3C" w14:textId="77777777" w:rsidR="006056E4" w:rsidRPr="006056E4" w:rsidRDefault="006056E4" w:rsidP="006056E4"/>
    <w:p w14:paraId="30927035" w14:textId="1AC18928" w:rsidR="00714EA9" w:rsidRDefault="0037784B" w:rsidP="00714EA9">
      <w:pPr>
        <w:pStyle w:val="Heading3"/>
      </w:pPr>
      <w:bookmarkStart w:id="24" w:name="_Toc34243438"/>
      <w:r w:rsidRPr="00714EA9">
        <w:t>NXP-QN902X</w:t>
      </w:r>
      <w:bookmarkEnd w:id="24"/>
    </w:p>
    <w:p w14:paraId="78963298" w14:textId="351FF492" w:rsidR="00714EA9" w:rsidRDefault="00714EA9" w:rsidP="00714EA9"/>
    <w:p w14:paraId="0B696DF5" w14:textId="78E1651F" w:rsidR="00E1196E" w:rsidRDefault="00C0631E" w:rsidP="00E1196E">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rsidR="00714EA9">
        <w:t xml:space="preserve"> </w:t>
      </w:r>
      <w:r w:rsidR="00475798">
        <w:br/>
      </w:r>
      <w:r>
        <w:t xml:space="preserve">This MCU is designed around </w:t>
      </w:r>
      <w:r w:rsidR="00475798" w:rsidRPr="00475798">
        <w:t xml:space="preserve">Cortex® M0 </w:t>
      </w:r>
      <w:r w:rsidR="00475798">
        <w:t xml:space="preserve">design </w:t>
      </w:r>
      <w:proofErr w:type="gramStart"/>
      <w:r w:rsidR="00475798">
        <w:t>and also</w:t>
      </w:r>
      <w:proofErr w:type="gramEnd"/>
      <w:r w:rsidR="00475798">
        <w:t xml:space="preserve"> provides Bluetooth Low Energy support.</w:t>
      </w:r>
      <w:r w:rsidR="00E1196E" w:rsidRPr="00E1196E">
        <w:t xml:space="preserve"> </w:t>
      </w:r>
      <w:r w:rsidR="00E1196E">
        <w:br/>
        <w:t>The cost of this chip is approximately £3.95 and the development platform (</w:t>
      </w:r>
      <w:r w:rsidR="00E1196E" w:rsidRPr="00E1196E">
        <w:t>QN9020DKUL</w:t>
      </w:r>
      <w:r w:rsidR="00E1196E">
        <w:t xml:space="preserve">) is £37.40 but is again unavailable at the time of research. </w:t>
      </w:r>
    </w:p>
    <w:p w14:paraId="61B894A8" w14:textId="1785E518" w:rsidR="00E1196E" w:rsidRDefault="00E1196E" w:rsidP="00E1196E">
      <w:pPr>
        <w:pStyle w:val="ListParagraph"/>
        <w:numPr>
          <w:ilvl w:val="0"/>
          <w:numId w:val="7"/>
        </w:numPr>
      </w:pPr>
      <w:r>
        <w:t>Single power supply of 2.4 V to 3.6 V for QN9020/1</w:t>
      </w:r>
    </w:p>
    <w:p w14:paraId="012BE673" w14:textId="77777777" w:rsidR="00E1196E" w:rsidRDefault="00E1196E" w:rsidP="00E1196E">
      <w:pPr>
        <w:pStyle w:val="ListParagraph"/>
        <w:numPr>
          <w:ilvl w:val="0"/>
          <w:numId w:val="7"/>
        </w:numPr>
      </w:pPr>
      <w:r>
        <w:t>Single power supply of 1.8 V to 3.6 V for QN9022</w:t>
      </w:r>
    </w:p>
    <w:p w14:paraId="0C346F18" w14:textId="77777777" w:rsidR="00E1196E" w:rsidRDefault="00E1196E" w:rsidP="00E1196E">
      <w:pPr>
        <w:pStyle w:val="ListParagraph"/>
        <w:numPr>
          <w:ilvl w:val="0"/>
          <w:numId w:val="7"/>
        </w:numPr>
      </w:pPr>
      <w:r>
        <w:t>Integrated DC-to-DC converter and LDO</w:t>
      </w:r>
    </w:p>
    <w:p w14:paraId="5296B0BA" w14:textId="77777777" w:rsidR="00E1196E" w:rsidRDefault="00E1196E" w:rsidP="00E1196E">
      <w:pPr>
        <w:pStyle w:val="ListParagraph"/>
        <w:numPr>
          <w:ilvl w:val="0"/>
          <w:numId w:val="7"/>
        </w:numPr>
      </w:pPr>
      <w:r>
        <w:t>2 μA deep sleep mode</w:t>
      </w:r>
    </w:p>
    <w:p w14:paraId="7A06C012" w14:textId="77777777" w:rsidR="00E1196E" w:rsidRDefault="00E1196E" w:rsidP="00E1196E">
      <w:pPr>
        <w:pStyle w:val="ListParagraph"/>
        <w:numPr>
          <w:ilvl w:val="0"/>
          <w:numId w:val="7"/>
        </w:numPr>
      </w:pPr>
      <w:r>
        <w:t>3 μA sleep mode (32 kHz RC oscillator on)</w:t>
      </w:r>
    </w:p>
    <w:p w14:paraId="70037BA8" w14:textId="77777777" w:rsidR="00E1196E" w:rsidRDefault="00E1196E" w:rsidP="00E1196E">
      <w:pPr>
        <w:pStyle w:val="ListParagraph"/>
        <w:numPr>
          <w:ilvl w:val="0"/>
          <w:numId w:val="7"/>
        </w:numPr>
      </w:pPr>
      <w:r>
        <w:t>9.25 mA RX current with DC-to-DC converter</w:t>
      </w:r>
    </w:p>
    <w:p w14:paraId="26471695" w14:textId="50ABC574" w:rsidR="00714EA9" w:rsidRDefault="00E1196E" w:rsidP="00E1196E">
      <w:pPr>
        <w:pStyle w:val="ListParagraph"/>
        <w:numPr>
          <w:ilvl w:val="0"/>
          <w:numId w:val="7"/>
        </w:numPr>
      </w:pPr>
      <w:r>
        <w:t>8.8 mA TX current @0 dBm TX power with DC-to-DC converter</w:t>
      </w:r>
    </w:p>
    <w:p w14:paraId="75CD95F6" w14:textId="77777777" w:rsidR="00475798" w:rsidRDefault="00475798" w:rsidP="00714EA9"/>
    <w:p w14:paraId="56013CF0" w14:textId="05142FA7" w:rsidR="00714EA9" w:rsidRDefault="00E1196E" w:rsidP="00170E35">
      <w:pPr>
        <w:pStyle w:val="Heading3"/>
      </w:pPr>
      <w:bookmarkStart w:id="25" w:name="_Toc34243439"/>
      <w:r>
        <w:t>Comparison</w:t>
      </w:r>
      <w:bookmarkEnd w:id="25"/>
      <w:r>
        <w:t xml:space="preserve"> </w:t>
      </w:r>
    </w:p>
    <w:p w14:paraId="7274C74C" w14:textId="5F22A98E" w:rsidR="00E1196E" w:rsidRDefault="00E1196E" w:rsidP="00E1196E"/>
    <w:tbl>
      <w:tblPr>
        <w:tblStyle w:val="TableGrid"/>
        <w:tblW w:w="9350" w:type="dxa"/>
        <w:tblLook w:val="04A0" w:firstRow="1" w:lastRow="0" w:firstColumn="1" w:lastColumn="0" w:noHBand="0" w:noVBand="1"/>
      </w:tblPr>
      <w:tblGrid>
        <w:gridCol w:w="1254"/>
        <w:gridCol w:w="2033"/>
        <w:gridCol w:w="1784"/>
        <w:gridCol w:w="1562"/>
        <w:gridCol w:w="1310"/>
        <w:gridCol w:w="1407"/>
      </w:tblGrid>
      <w:tr w:rsidR="00170E35" w14:paraId="79DB0EDB" w14:textId="16107A2D" w:rsidTr="00170E35">
        <w:tc>
          <w:tcPr>
            <w:tcW w:w="1254" w:type="dxa"/>
          </w:tcPr>
          <w:p w14:paraId="363F766C" w14:textId="53EFDCF6" w:rsidR="00170E35" w:rsidRDefault="00170E35" w:rsidP="00170E35">
            <w:r>
              <w:t xml:space="preserve">Chip </w:t>
            </w:r>
          </w:p>
        </w:tc>
        <w:tc>
          <w:tcPr>
            <w:tcW w:w="2033" w:type="dxa"/>
          </w:tcPr>
          <w:p w14:paraId="3BAEE414" w14:textId="5BAB854C" w:rsidR="00170E35" w:rsidRDefault="00170E35" w:rsidP="00170E35">
            <w:r>
              <w:t xml:space="preserve">Architecture </w:t>
            </w:r>
          </w:p>
        </w:tc>
        <w:tc>
          <w:tcPr>
            <w:tcW w:w="1784" w:type="dxa"/>
          </w:tcPr>
          <w:p w14:paraId="3F709ABF" w14:textId="7B071429" w:rsidR="00170E35" w:rsidRDefault="00170E35" w:rsidP="00170E35">
            <w:r>
              <w:t xml:space="preserve">Power Consumption </w:t>
            </w:r>
          </w:p>
        </w:tc>
        <w:tc>
          <w:tcPr>
            <w:tcW w:w="1562" w:type="dxa"/>
          </w:tcPr>
          <w:p w14:paraId="5DED762A" w14:textId="31524725" w:rsidR="00170E35" w:rsidRDefault="00170E35" w:rsidP="00170E35">
            <w:r>
              <w:t xml:space="preserve">RF support </w:t>
            </w:r>
          </w:p>
        </w:tc>
        <w:tc>
          <w:tcPr>
            <w:tcW w:w="1310" w:type="dxa"/>
          </w:tcPr>
          <w:p w14:paraId="3FA17AE2" w14:textId="6D65FD59" w:rsidR="00170E35" w:rsidRDefault="00170E35" w:rsidP="00170E35">
            <w:r>
              <w:t xml:space="preserve">Cost for chip </w:t>
            </w:r>
          </w:p>
        </w:tc>
        <w:tc>
          <w:tcPr>
            <w:tcW w:w="1407" w:type="dxa"/>
          </w:tcPr>
          <w:p w14:paraId="084C5FBD" w14:textId="06338E1D" w:rsidR="00170E35" w:rsidRDefault="00170E35" w:rsidP="00170E35">
            <w:r>
              <w:t xml:space="preserve">Cost for development </w:t>
            </w:r>
          </w:p>
        </w:tc>
      </w:tr>
      <w:tr w:rsidR="00220208" w14:paraId="616587A9" w14:textId="5965ABE8" w:rsidTr="00170E35">
        <w:tc>
          <w:tcPr>
            <w:tcW w:w="1254" w:type="dxa"/>
          </w:tcPr>
          <w:p w14:paraId="63D5F373" w14:textId="29E4C35B" w:rsidR="00220208" w:rsidRDefault="00220208" w:rsidP="00220208">
            <w:r w:rsidRPr="00E1196E">
              <w:t>CC2640R2F</w:t>
            </w:r>
          </w:p>
        </w:tc>
        <w:tc>
          <w:tcPr>
            <w:tcW w:w="2033" w:type="dxa"/>
          </w:tcPr>
          <w:p w14:paraId="21E9616A" w14:textId="15CC4A7F" w:rsidR="00220208" w:rsidRDefault="00220208" w:rsidP="00220208">
            <w:r w:rsidRPr="00E1196E">
              <w:t>Cortex® M</w:t>
            </w:r>
            <w:r>
              <w:t xml:space="preserve">3 + </w:t>
            </w:r>
            <w:r w:rsidRPr="00E1196E">
              <w:t>Cortex® M0</w:t>
            </w:r>
            <w:r>
              <w:t xml:space="preserve"> components </w:t>
            </w:r>
          </w:p>
        </w:tc>
        <w:tc>
          <w:tcPr>
            <w:tcW w:w="1784" w:type="dxa"/>
          </w:tcPr>
          <w:p w14:paraId="114AE2CC" w14:textId="77777777" w:rsidR="00220208" w:rsidRDefault="00220208" w:rsidP="00220208"/>
        </w:tc>
        <w:tc>
          <w:tcPr>
            <w:tcW w:w="1562" w:type="dxa"/>
          </w:tcPr>
          <w:p w14:paraId="00EB63EF" w14:textId="0F78C443" w:rsidR="00220208" w:rsidRDefault="00220208" w:rsidP="00220208">
            <w:r>
              <w:t>Bluetooth 4.3,</w:t>
            </w:r>
            <w:r>
              <w:br/>
              <w:t xml:space="preserve">Bluetooth 5 low energy </w:t>
            </w:r>
          </w:p>
        </w:tc>
        <w:tc>
          <w:tcPr>
            <w:tcW w:w="1310" w:type="dxa"/>
          </w:tcPr>
          <w:p w14:paraId="1F47BC0A" w14:textId="28E5FB2B" w:rsidR="00220208" w:rsidRDefault="00220208" w:rsidP="00220208">
            <w:r>
              <w:br/>
              <w:t>£4.07</w:t>
            </w:r>
          </w:p>
        </w:tc>
        <w:tc>
          <w:tcPr>
            <w:tcW w:w="1407" w:type="dxa"/>
          </w:tcPr>
          <w:p w14:paraId="5683DA8F" w14:textId="1F506B8F" w:rsidR="00220208" w:rsidRDefault="00220208" w:rsidP="00220208">
            <w:r>
              <w:br/>
              <w:t>£23.55</w:t>
            </w:r>
          </w:p>
        </w:tc>
      </w:tr>
      <w:tr w:rsidR="00220208" w14:paraId="0CB6B5E1" w14:textId="632051B5" w:rsidTr="00170E35">
        <w:tc>
          <w:tcPr>
            <w:tcW w:w="1254" w:type="dxa"/>
          </w:tcPr>
          <w:p w14:paraId="0F12554F" w14:textId="11A5B419" w:rsidR="00220208" w:rsidRDefault="00220208" w:rsidP="00220208">
            <w:r w:rsidRPr="00E1196E">
              <w:t>NXP-QN908X</w:t>
            </w:r>
          </w:p>
        </w:tc>
        <w:tc>
          <w:tcPr>
            <w:tcW w:w="2033" w:type="dxa"/>
          </w:tcPr>
          <w:p w14:paraId="4D5F80C1" w14:textId="623B208B" w:rsidR="00220208" w:rsidRDefault="00220208" w:rsidP="00220208">
            <w:r w:rsidRPr="00E1196E">
              <w:t>Cortex®-M4F</w:t>
            </w:r>
          </w:p>
        </w:tc>
        <w:tc>
          <w:tcPr>
            <w:tcW w:w="1784" w:type="dxa"/>
          </w:tcPr>
          <w:p w14:paraId="63DB49C6" w14:textId="77777777" w:rsidR="00220208" w:rsidRDefault="00220208" w:rsidP="00220208"/>
        </w:tc>
        <w:tc>
          <w:tcPr>
            <w:tcW w:w="1562" w:type="dxa"/>
          </w:tcPr>
          <w:p w14:paraId="6EAA0CB7" w14:textId="484E8574" w:rsidR="00220208" w:rsidRDefault="00220208" w:rsidP="00220208">
            <w:r w:rsidRPr="008C7E78">
              <w:t>Bluetooth 5 low energy</w:t>
            </w:r>
          </w:p>
        </w:tc>
        <w:tc>
          <w:tcPr>
            <w:tcW w:w="1310" w:type="dxa"/>
          </w:tcPr>
          <w:p w14:paraId="59174B39" w14:textId="19E17777" w:rsidR="00220208" w:rsidRDefault="00220208" w:rsidP="00220208">
            <w:r>
              <w:t>£4.52</w:t>
            </w:r>
          </w:p>
        </w:tc>
        <w:tc>
          <w:tcPr>
            <w:tcW w:w="1407" w:type="dxa"/>
          </w:tcPr>
          <w:p w14:paraId="7A4A78E9" w14:textId="6B3B1D58" w:rsidR="00220208" w:rsidRDefault="00220208" w:rsidP="00220208">
            <w:r>
              <w:t>£88.93</w:t>
            </w:r>
          </w:p>
        </w:tc>
      </w:tr>
      <w:tr w:rsidR="00220208" w14:paraId="37A2A980" w14:textId="07C89B83" w:rsidTr="00170E35">
        <w:tc>
          <w:tcPr>
            <w:tcW w:w="1254" w:type="dxa"/>
          </w:tcPr>
          <w:p w14:paraId="586C33B5" w14:textId="20BBAD98" w:rsidR="00220208" w:rsidRDefault="00220208" w:rsidP="00220208">
            <w:r w:rsidRPr="00E1196E">
              <w:t>NXP-QN902X</w:t>
            </w:r>
          </w:p>
        </w:tc>
        <w:tc>
          <w:tcPr>
            <w:tcW w:w="2033" w:type="dxa"/>
          </w:tcPr>
          <w:p w14:paraId="4A087EB8" w14:textId="24DC702E" w:rsidR="00220208" w:rsidRDefault="00220208" w:rsidP="00220208">
            <w:r w:rsidRPr="00E1196E">
              <w:t>Cortex®-M</w:t>
            </w:r>
            <w:r>
              <w:t>0</w:t>
            </w:r>
          </w:p>
        </w:tc>
        <w:tc>
          <w:tcPr>
            <w:tcW w:w="1784" w:type="dxa"/>
          </w:tcPr>
          <w:p w14:paraId="42F23C20" w14:textId="77777777" w:rsidR="00220208" w:rsidRDefault="00220208" w:rsidP="00220208"/>
        </w:tc>
        <w:tc>
          <w:tcPr>
            <w:tcW w:w="1562" w:type="dxa"/>
          </w:tcPr>
          <w:p w14:paraId="61F964F3" w14:textId="1347FB3C" w:rsidR="00220208" w:rsidRDefault="00220208" w:rsidP="00220208">
            <w:r w:rsidRPr="008C7E78">
              <w:t>Bluetooth 5 low energy</w:t>
            </w:r>
          </w:p>
        </w:tc>
        <w:tc>
          <w:tcPr>
            <w:tcW w:w="1310" w:type="dxa"/>
          </w:tcPr>
          <w:p w14:paraId="3C17049F" w14:textId="79B0D7B5" w:rsidR="00220208" w:rsidRDefault="00220208" w:rsidP="00220208">
            <w:r>
              <w:t>£3.95</w:t>
            </w:r>
          </w:p>
        </w:tc>
        <w:tc>
          <w:tcPr>
            <w:tcW w:w="1407" w:type="dxa"/>
          </w:tcPr>
          <w:p w14:paraId="1FE5CAA2" w14:textId="55E1B559" w:rsidR="00220208" w:rsidRDefault="00220208" w:rsidP="00220208">
            <w:r>
              <w:t>£37.40</w:t>
            </w:r>
          </w:p>
        </w:tc>
      </w:tr>
    </w:tbl>
    <w:p w14:paraId="4FCF94D0" w14:textId="77777777" w:rsidR="00E1196E" w:rsidRDefault="00E1196E" w:rsidP="00E1196E"/>
    <w:p w14:paraId="1D24AC75" w14:textId="77777777" w:rsidR="00E1196E" w:rsidRPr="00E1196E" w:rsidRDefault="00E1196E" w:rsidP="00E1196E"/>
    <w:p w14:paraId="2BD43139" w14:textId="77777777" w:rsidR="00220208" w:rsidRDefault="00220208">
      <w:pPr>
        <w:rPr>
          <w:rFonts w:asciiTheme="majorHAnsi" w:eastAsiaTheme="majorEastAsia" w:hAnsiTheme="majorHAnsi" w:cstheme="majorBidi"/>
          <w:color w:val="2F5496" w:themeColor="accent1" w:themeShade="BF"/>
          <w:sz w:val="26"/>
          <w:szCs w:val="26"/>
        </w:rPr>
      </w:pPr>
      <w:r>
        <w:br w:type="page"/>
      </w:r>
    </w:p>
    <w:p w14:paraId="6E39710B" w14:textId="06712E7A" w:rsidR="00714EA9" w:rsidRDefault="00714EA9" w:rsidP="003E1940">
      <w:pPr>
        <w:pStyle w:val="Heading3"/>
      </w:pPr>
      <w:bookmarkStart w:id="26" w:name="_Toc34243440"/>
      <w:r>
        <w:lastRenderedPageBreak/>
        <w:t>Hardware decision</w:t>
      </w:r>
      <w:bookmarkEnd w:id="26"/>
      <w:r>
        <w:t xml:space="preserve"> </w:t>
      </w:r>
    </w:p>
    <w:p w14:paraId="3F10BED5" w14:textId="008CDEDC" w:rsidR="00220208" w:rsidRDefault="00220208" w:rsidP="00220208">
      <w:r>
        <w:t xml:space="preserve">The decision for what MCU to use was almost made for </w:t>
      </w:r>
      <w:r w:rsidR="000E0E2B">
        <w:t>us</w:t>
      </w:r>
      <w:r>
        <w:t xml:space="preserve">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w:t>
      </w:r>
      <w:r w:rsidR="00045B4E">
        <w:t xml:space="preserve">however </w:t>
      </w:r>
      <w:r w:rsidR="000E0E2B">
        <w:t xml:space="preserve">the larger costs of the development kit and at the time of research being unavailable made the CC2640R2F the better choice. The </w:t>
      </w:r>
      <w:r w:rsidR="000E0E2B" w:rsidRPr="00E1196E">
        <w:t>NXP-QN908X</w:t>
      </w:r>
      <w:r w:rsidR="000E0E2B">
        <w:t xml:space="preserve"> was largely ruled out due to its very high development cost, also being based on a Cortex M4 means its computational power is fay beyond what is required – its inclusion of a floating-point </w:t>
      </w:r>
      <w:r w:rsidR="000E0E2B" w:rsidRPr="000E0E2B">
        <w:t>math coprocessor</w:t>
      </w:r>
      <w:r w:rsidR="000E0E2B">
        <w:t xml:space="preserve"> as denoted by the ‘F’ part of Cortex M4F is also an addition that would be unused in this project.</w:t>
      </w:r>
      <w:r w:rsidR="000E0E2B">
        <w:br/>
      </w:r>
      <w:r w:rsidR="009F7306">
        <w:t>An</w:t>
      </w:r>
      <w:r w:rsidR="000E0E2B">
        <w:t xml:space="preserve"> advantage of using the </w:t>
      </w:r>
      <w:r w:rsidR="000E0E2B" w:rsidRPr="000E0E2B">
        <w:t>TI CC2640R</w:t>
      </w:r>
      <w:r w:rsidR="000E0E2B">
        <w:t xml:space="preserve">2F allows for usage of Texas Instruments own Eclipse based </w:t>
      </w:r>
      <w:r w:rsidR="004F2FEF">
        <w:t>‘Code Composer Studio’ development environment</w:t>
      </w:r>
      <w:r w:rsidR="00302E46">
        <w:t xml:space="preserve"> which we already have some experience with.</w:t>
      </w:r>
    </w:p>
    <w:p w14:paraId="374E3D9E" w14:textId="77777777" w:rsidR="009C215E" w:rsidRDefault="009C215E" w:rsidP="00220208"/>
    <w:p w14:paraId="1C6E7CBA" w14:textId="542E4C04" w:rsidR="00302E46" w:rsidRDefault="005F2E87" w:rsidP="005F2E87">
      <w:pPr>
        <w:pStyle w:val="Heading1"/>
      </w:pPr>
      <w:bookmarkStart w:id="27" w:name="_Toc34243441"/>
      <w:r>
        <w:t>Requirements</w:t>
      </w:r>
      <w:bookmarkEnd w:id="27"/>
    </w:p>
    <w:p w14:paraId="35C2C8F8" w14:textId="77777777" w:rsidR="004B71E3" w:rsidRPr="004B71E3" w:rsidRDefault="004B71E3" w:rsidP="004B71E3"/>
    <w:p w14:paraId="0CA490AA" w14:textId="77777777" w:rsidR="004B71E3" w:rsidRPr="004B71E3" w:rsidRDefault="004B71E3" w:rsidP="004B71E3">
      <w:r w:rsidRPr="004B71E3">
        <w:t xml:space="preserve">This section of the document outlines the overall requirements for the project and uses </w:t>
      </w:r>
      <w:proofErr w:type="spellStart"/>
      <w:r w:rsidRPr="004B71E3">
        <w:t>MoSCoW</w:t>
      </w:r>
      <w:proofErr w:type="spellEnd"/>
      <w:r w:rsidRPr="004B71E3">
        <w:t xml:space="preserve"> (Must have, </w:t>
      </w:r>
      <w:proofErr w:type="gramStart"/>
      <w:r w:rsidRPr="004B71E3">
        <w:t>Should</w:t>
      </w:r>
      <w:proofErr w:type="gramEnd"/>
      <w:r w:rsidRPr="004B71E3">
        <w:t xml:space="preserve"> have, Could have, Won’t have this time) prioritization. They are split into two sections functional and non-functional.</w:t>
      </w:r>
    </w:p>
    <w:p w14:paraId="204E7093"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8" w:name="_Toc23943064"/>
      <w:bookmarkStart w:id="29" w:name="_Toc34243442"/>
      <w:r w:rsidRPr="004B71E3">
        <w:rPr>
          <w:rFonts w:asciiTheme="majorHAnsi" w:eastAsiaTheme="majorEastAsia" w:hAnsiTheme="majorHAnsi" w:cstheme="majorBidi"/>
          <w:color w:val="2F5496" w:themeColor="accent1" w:themeShade="BF"/>
          <w:sz w:val="26"/>
          <w:szCs w:val="26"/>
        </w:rPr>
        <w:t>Functional</w:t>
      </w:r>
      <w:bookmarkEnd w:id="28"/>
      <w:bookmarkEnd w:id="29"/>
      <w:r w:rsidRPr="004B71E3">
        <w:rPr>
          <w:rFonts w:asciiTheme="majorHAnsi" w:eastAsiaTheme="majorEastAsia" w:hAnsiTheme="majorHAnsi" w:cstheme="majorBidi"/>
          <w:color w:val="2F5496" w:themeColor="accent1" w:themeShade="BF"/>
          <w:sz w:val="26"/>
          <w:szCs w:val="26"/>
        </w:rPr>
        <w:t xml:space="preserve"> </w:t>
      </w:r>
    </w:p>
    <w:tbl>
      <w:tblPr>
        <w:tblStyle w:val="TableGrid"/>
        <w:tblW w:w="0" w:type="auto"/>
        <w:tblLook w:val="04A0" w:firstRow="1" w:lastRow="0" w:firstColumn="1" w:lastColumn="0" w:noHBand="0" w:noVBand="1"/>
      </w:tblPr>
      <w:tblGrid>
        <w:gridCol w:w="1555"/>
        <w:gridCol w:w="4961"/>
        <w:gridCol w:w="2834"/>
      </w:tblGrid>
      <w:tr w:rsidR="004B71E3" w:rsidRPr="004B71E3" w14:paraId="1A1D8366" w14:textId="77777777" w:rsidTr="00A40B7A">
        <w:tc>
          <w:tcPr>
            <w:tcW w:w="1555" w:type="dxa"/>
          </w:tcPr>
          <w:p w14:paraId="7C416E52" w14:textId="77777777" w:rsidR="004B71E3" w:rsidRPr="004B71E3" w:rsidRDefault="004B71E3" w:rsidP="004B71E3">
            <w:pPr>
              <w:spacing w:after="160" w:line="259" w:lineRule="auto"/>
            </w:pPr>
            <w:r w:rsidRPr="004B71E3">
              <w:t>Requirement #</w:t>
            </w:r>
          </w:p>
        </w:tc>
        <w:tc>
          <w:tcPr>
            <w:tcW w:w="4961" w:type="dxa"/>
          </w:tcPr>
          <w:p w14:paraId="75324575" w14:textId="77777777" w:rsidR="004B71E3" w:rsidRPr="004B71E3" w:rsidRDefault="004B71E3" w:rsidP="004B71E3">
            <w:pPr>
              <w:spacing w:after="160" w:line="259" w:lineRule="auto"/>
            </w:pPr>
            <w:r w:rsidRPr="004B71E3">
              <w:t xml:space="preserve">Requirement description </w:t>
            </w:r>
          </w:p>
        </w:tc>
        <w:tc>
          <w:tcPr>
            <w:tcW w:w="2834" w:type="dxa"/>
          </w:tcPr>
          <w:p w14:paraId="249F9B82" w14:textId="77777777" w:rsidR="004B71E3" w:rsidRPr="004B71E3" w:rsidRDefault="004B71E3" w:rsidP="004B71E3">
            <w:pPr>
              <w:spacing w:after="160" w:line="259" w:lineRule="auto"/>
            </w:pPr>
            <w:r w:rsidRPr="004B71E3">
              <w:t>Category</w:t>
            </w:r>
          </w:p>
        </w:tc>
      </w:tr>
      <w:tr w:rsidR="004B71E3" w:rsidRPr="004B71E3" w14:paraId="383E2A91" w14:textId="77777777" w:rsidTr="00A40B7A">
        <w:tc>
          <w:tcPr>
            <w:tcW w:w="1555" w:type="dxa"/>
          </w:tcPr>
          <w:p w14:paraId="7946AA3B" w14:textId="77777777" w:rsidR="004B71E3" w:rsidRPr="004B71E3" w:rsidRDefault="004B71E3" w:rsidP="004B71E3">
            <w:pPr>
              <w:spacing w:after="160" w:line="259" w:lineRule="auto"/>
              <w:ind w:left="318"/>
            </w:pPr>
            <w:r w:rsidRPr="004B71E3">
              <w:t>1.1</w:t>
            </w:r>
          </w:p>
        </w:tc>
        <w:tc>
          <w:tcPr>
            <w:tcW w:w="4961" w:type="dxa"/>
          </w:tcPr>
          <w:p w14:paraId="26FD92E5" w14:textId="77777777" w:rsidR="004B71E3" w:rsidRPr="004B71E3" w:rsidRDefault="004B71E3" w:rsidP="004B71E3">
            <w:pPr>
              <w:spacing w:after="160" w:line="259" w:lineRule="auto"/>
            </w:pPr>
            <w:r w:rsidRPr="004B71E3">
              <w:t xml:space="preserve">System powers on </w:t>
            </w:r>
          </w:p>
        </w:tc>
        <w:tc>
          <w:tcPr>
            <w:tcW w:w="2834" w:type="dxa"/>
          </w:tcPr>
          <w:p w14:paraId="68F91F99" w14:textId="77777777" w:rsidR="004B71E3" w:rsidRPr="004B71E3" w:rsidRDefault="004B71E3" w:rsidP="004B71E3">
            <w:pPr>
              <w:spacing w:after="160" w:line="259" w:lineRule="auto"/>
            </w:pPr>
            <w:r w:rsidRPr="004B71E3">
              <w:t xml:space="preserve">Must have </w:t>
            </w:r>
          </w:p>
        </w:tc>
      </w:tr>
      <w:tr w:rsidR="004B71E3" w:rsidRPr="004B71E3" w14:paraId="40352E3E" w14:textId="77777777" w:rsidTr="00A40B7A">
        <w:tc>
          <w:tcPr>
            <w:tcW w:w="1555" w:type="dxa"/>
          </w:tcPr>
          <w:p w14:paraId="43F3CB6D" w14:textId="77777777" w:rsidR="004B71E3" w:rsidRPr="004B71E3" w:rsidRDefault="004B71E3" w:rsidP="004B71E3">
            <w:pPr>
              <w:spacing w:after="160" w:line="259" w:lineRule="auto"/>
              <w:ind w:left="318"/>
            </w:pPr>
            <w:r w:rsidRPr="004B71E3">
              <w:t>1.2</w:t>
            </w:r>
          </w:p>
        </w:tc>
        <w:tc>
          <w:tcPr>
            <w:tcW w:w="4961" w:type="dxa"/>
          </w:tcPr>
          <w:p w14:paraId="7ACFEAC3" w14:textId="77777777" w:rsidR="004B71E3" w:rsidRPr="004B71E3" w:rsidRDefault="004B71E3" w:rsidP="004B71E3">
            <w:pPr>
              <w:spacing w:after="160" w:line="259" w:lineRule="auto"/>
            </w:pPr>
            <w:r w:rsidRPr="004B71E3">
              <w:t xml:space="preserve">System pairs with Bluetooth device </w:t>
            </w:r>
          </w:p>
        </w:tc>
        <w:tc>
          <w:tcPr>
            <w:tcW w:w="2834" w:type="dxa"/>
          </w:tcPr>
          <w:p w14:paraId="156E36B3" w14:textId="77777777" w:rsidR="004B71E3" w:rsidRPr="004B71E3" w:rsidRDefault="004B71E3" w:rsidP="004B71E3">
            <w:pPr>
              <w:spacing w:after="160" w:line="259" w:lineRule="auto"/>
            </w:pPr>
            <w:r w:rsidRPr="004B71E3">
              <w:t xml:space="preserve">Must have </w:t>
            </w:r>
          </w:p>
        </w:tc>
      </w:tr>
      <w:tr w:rsidR="004B71E3" w:rsidRPr="004B71E3" w14:paraId="33B460FC" w14:textId="77777777" w:rsidTr="00A40B7A">
        <w:tc>
          <w:tcPr>
            <w:tcW w:w="1555" w:type="dxa"/>
          </w:tcPr>
          <w:p w14:paraId="533BE9B9" w14:textId="77777777" w:rsidR="004B71E3" w:rsidRPr="004B71E3" w:rsidRDefault="004B71E3" w:rsidP="004B71E3">
            <w:pPr>
              <w:spacing w:after="160" w:line="259" w:lineRule="auto"/>
              <w:ind w:left="318"/>
            </w:pPr>
            <w:r w:rsidRPr="004B71E3">
              <w:t>1.3</w:t>
            </w:r>
          </w:p>
        </w:tc>
        <w:tc>
          <w:tcPr>
            <w:tcW w:w="4961" w:type="dxa"/>
          </w:tcPr>
          <w:p w14:paraId="3C8238F2" w14:textId="77777777" w:rsidR="004B71E3" w:rsidRPr="004B71E3" w:rsidRDefault="004B71E3" w:rsidP="004B71E3">
            <w:pPr>
              <w:spacing w:after="160" w:line="259" w:lineRule="auto"/>
            </w:pPr>
            <w:r w:rsidRPr="004B71E3">
              <w:t xml:space="preserve">System retries previous Bluetooth connection upon disconnection </w:t>
            </w:r>
          </w:p>
        </w:tc>
        <w:tc>
          <w:tcPr>
            <w:tcW w:w="2834" w:type="dxa"/>
          </w:tcPr>
          <w:p w14:paraId="6ACF747A" w14:textId="77777777" w:rsidR="004B71E3" w:rsidRPr="004B71E3" w:rsidRDefault="004B71E3" w:rsidP="004B71E3">
            <w:pPr>
              <w:spacing w:after="160" w:line="259" w:lineRule="auto"/>
            </w:pPr>
            <w:r w:rsidRPr="004B71E3">
              <w:t xml:space="preserve">Must have </w:t>
            </w:r>
          </w:p>
        </w:tc>
      </w:tr>
      <w:tr w:rsidR="004B71E3" w:rsidRPr="004B71E3" w14:paraId="58959379" w14:textId="77777777" w:rsidTr="00A40B7A">
        <w:tc>
          <w:tcPr>
            <w:tcW w:w="1555" w:type="dxa"/>
          </w:tcPr>
          <w:p w14:paraId="29F97658" w14:textId="77777777" w:rsidR="004B71E3" w:rsidRPr="004B71E3" w:rsidRDefault="004B71E3" w:rsidP="004B71E3">
            <w:pPr>
              <w:spacing w:after="160" w:line="259" w:lineRule="auto"/>
              <w:ind w:left="318"/>
            </w:pPr>
            <w:r w:rsidRPr="004B71E3">
              <w:t>1.4</w:t>
            </w:r>
          </w:p>
        </w:tc>
        <w:tc>
          <w:tcPr>
            <w:tcW w:w="4961" w:type="dxa"/>
          </w:tcPr>
          <w:p w14:paraId="623DDCCB" w14:textId="77777777" w:rsidR="004B71E3" w:rsidRPr="004B71E3" w:rsidRDefault="004B71E3" w:rsidP="004B71E3">
            <w:pPr>
              <w:spacing w:after="160" w:line="259" w:lineRule="auto"/>
            </w:pPr>
            <w:r w:rsidRPr="004B71E3">
              <w:t xml:space="preserve">App should boot in android </w:t>
            </w:r>
          </w:p>
        </w:tc>
        <w:tc>
          <w:tcPr>
            <w:tcW w:w="2834" w:type="dxa"/>
          </w:tcPr>
          <w:p w14:paraId="7A4C34E1" w14:textId="77777777" w:rsidR="004B71E3" w:rsidRPr="004B71E3" w:rsidRDefault="004B71E3" w:rsidP="004B71E3">
            <w:pPr>
              <w:spacing w:after="160" w:line="259" w:lineRule="auto"/>
            </w:pPr>
            <w:r w:rsidRPr="004B71E3">
              <w:t xml:space="preserve">Must have </w:t>
            </w:r>
          </w:p>
        </w:tc>
      </w:tr>
      <w:tr w:rsidR="004B71E3" w:rsidRPr="004B71E3" w14:paraId="4C75E4E7" w14:textId="77777777" w:rsidTr="00A40B7A">
        <w:tc>
          <w:tcPr>
            <w:tcW w:w="1555" w:type="dxa"/>
          </w:tcPr>
          <w:p w14:paraId="7D476CFC" w14:textId="77777777" w:rsidR="004B71E3" w:rsidRPr="004B71E3" w:rsidRDefault="004B71E3" w:rsidP="004B71E3">
            <w:pPr>
              <w:spacing w:after="160" w:line="259" w:lineRule="auto"/>
              <w:ind w:left="318"/>
            </w:pPr>
            <w:r w:rsidRPr="004B71E3">
              <w:t>1.5</w:t>
            </w:r>
          </w:p>
        </w:tc>
        <w:tc>
          <w:tcPr>
            <w:tcW w:w="4961" w:type="dxa"/>
          </w:tcPr>
          <w:p w14:paraId="382CEC32" w14:textId="77777777" w:rsidR="004B71E3" w:rsidRPr="004B71E3" w:rsidRDefault="004B71E3" w:rsidP="004B71E3">
            <w:pPr>
              <w:spacing w:after="160" w:line="259" w:lineRule="auto"/>
            </w:pPr>
            <w:r w:rsidRPr="004B71E3">
              <w:t xml:space="preserve">App should transmit notification to device </w:t>
            </w:r>
          </w:p>
        </w:tc>
        <w:tc>
          <w:tcPr>
            <w:tcW w:w="2834" w:type="dxa"/>
          </w:tcPr>
          <w:p w14:paraId="2E6DFC54" w14:textId="77777777" w:rsidR="004B71E3" w:rsidRPr="004B71E3" w:rsidRDefault="004B71E3" w:rsidP="004B71E3">
            <w:pPr>
              <w:spacing w:after="160" w:line="259" w:lineRule="auto"/>
            </w:pPr>
            <w:r w:rsidRPr="004B71E3">
              <w:t xml:space="preserve">Must have </w:t>
            </w:r>
          </w:p>
        </w:tc>
      </w:tr>
      <w:tr w:rsidR="004B71E3" w:rsidRPr="004B71E3" w14:paraId="2B689F7F" w14:textId="77777777" w:rsidTr="00A40B7A">
        <w:tc>
          <w:tcPr>
            <w:tcW w:w="1555" w:type="dxa"/>
          </w:tcPr>
          <w:p w14:paraId="61DB4935" w14:textId="77777777" w:rsidR="004B71E3" w:rsidRPr="004B71E3" w:rsidRDefault="004B71E3" w:rsidP="004B71E3">
            <w:pPr>
              <w:spacing w:after="160" w:line="259" w:lineRule="auto"/>
              <w:ind w:left="318"/>
            </w:pPr>
            <w:r w:rsidRPr="004B71E3">
              <w:t>1.6</w:t>
            </w:r>
          </w:p>
        </w:tc>
        <w:tc>
          <w:tcPr>
            <w:tcW w:w="4961" w:type="dxa"/>
          </w:tcPr>
          <w:p w14:paraId="3494678C" w14:textId="77777777" w:rsidR="004B71E3" w:rsidRPr="004B71E3" w:rsidRDefault="004B71E3" w:rsidP="004B71E3">
            <w:pPr>
              <w:spacing w:after="160" w:line="259" w:lineRule="auto"/>
            </w:pPr>
            <w:r w:rsidRPr="004B71E3">
              <w:t xml:space="preserve">Device should receive notification from app </w:t>
            </w:r>
          </w:p>
        </w:tc>
        <w:tc>
          <w:tcPr>
            <w:tcW w:w="2834" w:type="dxa"/>
          </w:tcPr>
          <w:p w14:paraId="3C5531EA" w14:textId="77777777" w:rsidR="004B71E3" w:rsidRPr="004B71E3" w:rsidRDefault="004B71E3" w:rsidP="004B71E3">
            <w:pPr>
              <w:spacing w:after="160" w:line="259" w:lineRule="auto"/>
            </w:pPr>
            <w:r w:rsidRPr="004B71E3">
              <w:t xml:space="preserve">Must have </w:t>
            </w:r>
          </w:p>
        </w:tc>
      </w:tr>
      <w:tr w:rsidR="004B71E3" w:rsidRPr="004B71E3" w14:paraId="08394AF0" w14:textId="77777777" w:rsidTr="00A40B7A">
        <w:tc>
          <w:tcPr>
            <w:tcW w:w="1555" w:type="dxa"/>
          </w:tcPr>
          <w:p w14:paraId="67BB9B88" w14:textId="77777777" w:rsidR="004B71E3" w:rsidRPr="004B71E3" w:rsidRDefault="004B71E3" w:rsidP="004B71E3">
            <w:pPr>
              <w:spacing w:after="160" w:line="259" w:lineRule="auto"/>
              <w:ind w:left="318"/>
            </w:pPr>
            <w:r w:rsidRPr="004B71E3">
              <w:t>1.7</w:t>
            </w:r>
          </w:p>
        </w:tc>
        <w:tc>
          <w:tcPr>
            <w:tcW w:w="4961" w:type="dxa"/>
          </w:tcPr>
          <w:p w14:paraId="234AACCA" w14:textId="77777777" w:rsidR="004B71E3" w:rsidRPr="004B71E3" w:rsidRDefault="004B71E3" w:rsidP="004B71E3">
            <w:pPr>
              <w:spacing w:after="160" w:line="259" w:lineRule="auto"/>
            </w:pPr>
            <w:r w:rsidRPr="004B71E3">
              <w:t xml:space="preserve">Device should vibrate if notification dictates </w:t>
            </w:r>
          </w:p>
        </w:tc>
        <w:tc>
          <w:tcPr>
            <w:tcW w:w="2834" w:type="dxa"/>
          </w:tcPr>
          <w:p w14:paraId="02D388F2" w14:textId="77777777" w:rsidR="004B71E3" w:rsidRPr="004B71E3" w:rsidRDefault="004B71E3" w:rsidP="004B71E3">
            <w:pPr>
              <w:spacing w:after="160" w:line="259" w:lineRule="auto"/>
            </w:pPr>
            <w:r w:rsidRPr="004B71E3">
              <w:t xml:space="preserve">Must have </w:t>
            </w:r>
          </w:p>
        </w:tc>
      </w:tr>
      <w:tr w:rsidR="004B71E3" w:rsidRPr="004B71E3" w14:paraId="0A2F4ACA" w14:textId="77777777" w:rsidTr="00A40B7A">
        <w:tc>
          <w:tcPr>
            <w:tcW w:w="1555" w:type="dxa"/>
          </w:tcPr>
          <w:p w14:paraId="18FC9450" w14:textId="77777777" w:rsidR="004B71E3" w:rsidRPr="004B71E3" w:rsidRDefault="004B71E3" w:rsidP="004B71E3">
            <w:pPr>
              <w:spacing w:after="160" w:line="259" w:lineRule="auto"/>
              <w:ind w:left="318"/>
            </w:pPr>
            <w:r w:rsidRPr="004B71E3">
              <w:t>1.8</w:t>
            </w:r>
          </w:p>
        </w:tc>
        <w:tc>
          <w:tcPr>
            <w:tcW w:w="4961" w:type="dxa"/>
          </w:tcPr>
          <w:p w14:paraId="2CD2713C" w14:textId="77777777" w:rsidR="004B71E3" w:rsidRPr="004B71E3" w:rsidRDefault="004B71E3" w:rsidP="004B71E3">
            <w:pPr>
              <w:spacing w:after="160" w:line="259" w:lineRule="auto"/>
            </w:pPr>
            <w:r w:rsidRPr="004B71E3">
              <w:t xml:space="preserve">App should initiate notification message manually </w:t>
            </w:r>
          </w:p>
        </w:tc>
        <w:tc>
          <w:tcPr>
            <w:tcW w:w="2834" w:type="dxa"/>
          </w:tcPr>
          <w:p w14:paraId="204ECD86" w14:textId="77777777" w:rsidR="004B71E3" w:rsidRPr="004B71E3" w:rsidRDefault="004B71E3" w:rsidP="004B71E3">
            <w:pPr>
              <w:spacing w:after="160" w:line="259" w:lineRule="auto"/>
            </w:pPr>
            <w:r w:rsidRPr="004B71E3">
              <w:t xml:space="preserve">Should have </w:t>
            </w:r>
          </w:p>
        </w:tc>
      </w:tr>
      <w:tr w:rsidR="004B71E3" w:rsidRPr="004B71E3" w14:paraId="40DA437C" w14:textId="77777777" w:rsidTr="00A40B7A">
        <w:tc>
          <w:tcPr>
            <w:tcW w:w="1555" w:type="dxa"/>
          </w:tcPr>
          <w:p w14:paraId="5354CC95" w14:textId="77777777" w:rsidR="004B71E3" w:rsidRPr="004B71E3" w:rsidRDefault="004B71E3" w:rsidP="004B71E3">
            <w:pPr>
              <w:spacing w:after="160" w:line="259" w:lineRule="auto"/>
              <w:ind w:left="318"/>
            </w:pPr>
            <w:r w:rsidRPr="004B71E3">
              <w:t>1.9</w:t>
            </w:r>
          </w:p>
        </w:tc>
        <w:tc>
          <w:tcPr>
            <w:tcW w:w="4961" w:type="dxa"/>
          </w:tcPr>
          <w:p w14:paraId="7739643A" w14:textId="77777777" w:rsidR="004B71E3" w:rsidRPr="004B71E3" w:rsidRDefault="004B71E3" w:rsidP="004B71E3">
            <w:pPr>
              <w:spacing w:after="160" w:line="259" w:lineRule="auto"/>
            </w:pPr>
            <w:r w:rsidRPr="004B71E3">
              <w:t>App should initiate notification message from local source (e.g. alarm)</w:t>
            </w:r>
          </w:p>
        </w:tc>
        <w:tc>
          <w:tcPr>
            <w:tcW w:w="2834" w:type="dxa"/>
          </w:tcPr>
          <w:p w14:paraId="6FC70366" w14:textId="77777777" w:rsidR="004B71E3" w:rsidRPr="004B71E3" w:rsidRDefault="004B71E3" w:rsidP="004B71E3">
            <w:pPr>
              <w:spacing w:after="160" w:line="259" w:lineRule="auto"/>
            </w:pPr>
            <w:r w:rsidRPr="004B71E3">
              <w:t xml:space="preserve">Should have </w:t>
            </w:r>
          </w:p>
        </w:tc>
      </w:tr>
      <w:tr w:rsidR="004B71E3" w:rsidRPr="004B71E3" w14:paraId="5AA0B516" w14:textId="77777777" w:rsidTr="00A40B7A">
        <w:tc>
          <w:tcPr>
            <w:tcW w:w="1555" w:type="dxa"/>
          </w:tcPr>
          <w:p w14:paraId="105BC763" w14:textId="77777777" w:rsidR="004B71E3" w:rsidRPr="004B71E3" w:rsidRDefault="004B71E3" w:rsidP="004B71E3">
            <w:pPr>
              <w:spacing w:after="160" w:line="259" w:lineRule="auto"/>
              <w:ind w:left="318"/>
            </w:pPr>
            <w:r w:rsidRPr="004B71E3">
              <w:t>1.11</w:t>
            </w:r>
          </w:p>
        </w:tc>
        <w:tc>
          <w:tcPr>
            <w:tcW w:w="4961" w:type="dxa"/>
          </w:tcPr>
          <w:p w14:paraId="2BFCE48D" w14:textId="77777777" w:rsidR="004B71E3" w:rsidRPr="004B71E3" w:rsidRDefault="004B71E3" w:rsidP="004B71E3">
            <w:pPr>
              <w:spacing w:after="160" w:line="259" w:lineRule="auto"/>
            </w:pPr>
            <w:r w:rsidRPr="004B71E3">
              <w:t>App should initiate notification from remote source (database lookup)</w:t>
            </w:r>
          </w:p>
        </w:tc>
        <w:tc>
          <w:tcPr>
            <w:tcW w:w="2834" w:type="dxa"/>
          </w:tcPr>
          <w:p w14:paraId="1FD8C8EB" w14:textId="77777777" w:rsidR="004B71E3" w:rsidRPr="004B71E3" w:rsidRDefault="004B71E3" w:rsidP="004B71E3">
            <w:pPr>
              <w:spacing w:after="160" w:line="259" w:lineRule="auto"/>
            </w:pPr>
            <w:r w:rsidRPr="004B71E3">
              <w:t xml:space="preserve">Must have </w:t>
            </w:r>
          </w:p>
        </w:tc>
      </w:tr>
      <w:tr w:rsidR="004B71E3" w:rsidRPr="004B71E3" w14:paraId="2D41F87E" w14:textId="77777777" w:rsidTr="00A40B7A">
        <w:tc>
          <w:tcPr>
            <w:tcW w:w="1555" w:type="dxa"/>
          </w:tcPr>
          <w:p w14:paraId="62500566" w14:textId="77777777" w:rsidR="004B71E3" w:rsidRPr="004B71E3" w:rsidRDefault="004B71E3" w:rsidP="004B71E3">
            <w:pPr>
              <w:spacing w:after="160" w:line="259" w:lineRule="auto"/>
              <w:ind w:left="318"/>
            </w:pPr>
            <w:r w:rsidRPr="004B71E3">
              <w:t>1.12</w:t>
            </w:r>
          </w:p>
        </w:tc>
        <w:tc>
          <w:tcPr>
            <w:tcW w:w="4961" w:type="dxa"/>
          </w:tcPr>
          <w:p w14:paraId="32EC1649" w14:textId="77777777" w:rsidR="004B71E3" w:rsidRPr="004B71E3" w:rsidRDefault="004B71E3" w:rsidP="004B71E3">
            <w:pPr>
              <w:spacing w:after="160" w:line="259" w:lineRule="auto"/>
            </w:pPr>
            <w:r w:rsidRPr="004B71E3">
              <w:t>App should be able to send notification to a remote user (database insertion)</w:t>
            </w:r>
          </w:p>
        </w:tc>
        <w:tc>
          <w:tcPr>
            <w:tcW w:w="2834" w:type="dxa"/>
          </w:tcPr>
          <w:p w14:paraId="261FCE81" w14:textId="77777777" w:rsidR="004B71E3" w:rsidRPr="004B71E3" w:rsidRDefault="004B71E3" w:rsidP="004B71E3">
            <w:pPr>
              <w:spacing w:after="160" w:line="259" w:lineRule="auto"/>
            </w:pPr>
            <w:r w:rsidRPr="004B71E3">
              <w:t xml:space="preserve">Must have </w:t>
            </w:r>
          </w:p>
        </w:tc>
      </w:tr>
      <w:tr w:rsidR="004B71E3" w:rsidRPr="004B71E3" w14:paraId="3B357095" w14:textId="77777777" w:rsidTr="00A40B7A">
        <w:tc>
          <w:tcPr>
            <w:tcW w:w="1555" w:type="dxa"/>
          </w:tcPr>
          <w:p w14:paraId="56E6B424" w14:textId="77777777" w:rsidR="004B71E3" w:rsidRPr="004B71E3" w:rsidRDefault="004B71E3" w:rsidP="004B71E3">
            <w:pPr>
              <w:spacing w:after="160" w:line="259" w:lineRule="auto"/>
              <w:ind w:left="318"/>
            </w:pPr>
            <w:r w:rsidRPr="004B71E3">
              <w:lastRenderedPageBreak/>
              <w:t>1.13</w:t>
            </w:r>
          </w:p>
        </w:tc>
        <w:tc>
          <w:tcPr>
            <w:tcW w:w="4961" w:type="dxa"/>
          </w:tcPr>
          <w:p w14:paraId="6B99B606" w14:textId="77777777" w:rsidR="004B71E3" w:rsidRPr="004B71E3" w:rsidRDefault="004B71E3" w:rsidP="004B71E3">
            <w:pPr>
              <w:spacing w:after="160" w:line="259" w:lineRule="auto"/>
            </w:pPr>
            <w:r w:rsidRPr="004B71E3">
              <w:t>The product should provide differentiation between sources of notification (intensity and/or duration of pulse)</w:t>
            </w:r>
          </w:p>
        </w:tc>
        <w:tc>
          <w:tcPr>
            <w:tcW w:w="2834" w:type="dxa"/>
          </w:tcPr>
          <w:p w14:paraId="02E8E212" w14:textId="77777777" w:rsidR="004B71E3" w:rsidRPr="004B71E3" w:rsidRDefault="004B71E3" w:rsidP="004B71E3">
            <w:pPr>
              <w:spacing w:after="160" w:line="259" w:lineRule="auto"/>
            </w:pPr>
            <w:r w:rsidRPr="004B71E3">
              <w:t xml:space="preserve">Should have </w:t>
            </w:r>
          </w:p>
        </w:tc>
      </w:tr>
      <w:tr w:rsidR="004B71E3" w:rsidRPr="004B71E3" w14:paraId="49071C62" w14:textId="77777777" w:rsidTr="00A40B7A">
        <w:tc>
          <w:tcPr>
            <w:tcW w:w="1555" w:type="dxa"/>
          </w:tcPr>
          <w:p w14:paraId="0C2CC5C6" w14:textId="77777777" w:rsidR="004B71E3" w:rsidRPr="004B71E3" w:rsidRDefault="004B71E3" w:rsidP="004B71E3">
            <w:pPr>
              <w:spacing w:after="160" w:line="259" w:lineRule="auto"/>
              <w:ind w:left="318"/>
            </w:pPr>
            <w:r w:rsidRPr="004B71E3">
              <w:t>1.14</w:t>
            </w:r>
          </w:p>
        </w:tc>
        <w:tc>
          <w:tcPr>
            <w:tcW w:w="4961" w:type="dxa"/>
          </w:tcPr>
          <w:p w14:paraId="2CABE58B" w14:textId="77777777" w:rsidR="004B71E3" w:rsidRPr="004B71E3" w:rsidRDefault="004B71E3" w:rsidP="004B71E3">
            <w:pPr>
              <w:spacing w:after="160" w:line="259" w:lineRule="auto"/>
            </w:pPr>
            <w:r w:rsidRPr="004B71E3">
              <w:t>Device should have a way to silence notification locally (button/motion)</w:t>
            </w:r>
          </w:p>
        </w:tc>
        <w:tc>
          <w:tcPr>
            <w:tcW w:w="2834" w:type="dxa"/>
          </w:tcPr>
          <w:p w14:paraId="5991CA34" w14:textId="77777777" w:rsidR="004B71E3" w:rsidRPr="004B71E3" w:rsidRDefault="004B71E3" w:rsidP="004B71E3">
            <w:pPr>
              <w:spacing w:after="160" w:line="259" w:lineRule="auto"/>
            </w:pPr>
            <w:r w:rsidRPr="004B71E3">
              <w:t xml:space="preserve">Could have </w:t>
            </w:r>
          </w:p>
        </w:tc>
      </w:tr>
      <w:tr w:rsidR="004B71E3" w:rsidRPr="004B71E3" w14:paraId="4B392C01" w14:textId="77777777" w:rsidTr="00A40B7A">
        <w:tc>
          <w:tcPr>
            <w:tcW w:w="1555" w:type="dxa"/>
          </w:tcPr>
          <w:p w14:paraId="30D8C03B" w14:textId="77777777" w:rsidR="004B71E3" w:rsidRPr="004B71E3" w:rsidRDefault="004B71E3" w:rsidP="004B71E3">
            <w:pPr>
              <w:spacing w:after="160" w:line="259" w:lineRule="auto"/>
              <w:ind w:left="318"/>
            </w:pPr>
            <w:r w:rsidRPr="004B71E3">
              <w:t>1.15</w:t>
            </w:r>
          </w:p>
        </w:tc>
        <w:tc>
          <w:tcPr>
            <w:tcW w:w="4961" w:type="dxa"/>
          </w:tcPr>
          <w:p w14:paraId="06536F1B" w14:textId="77777777" w:rsidR="004B71E3" w:rsidRPr="004B71E3" w:rsidRDefault="004B71E3" w:rsidP="004B71E3">
            <w:pPr>
              <w:spacing w:after="160" w:line="259" w:lineRule="auto"/>
            </w:pPr>
            <w:r w:rsidRPr="004B71E3">
              <w:t>Device should be able to display reason for message visually (RGB or display)</w:t>
            </w:r>
          </w:p>
        </w:tc>
        <w:tc>
          <w:tcPr>
            <w:tcW w:w="2834" w:type="dxa"/>
          </w:tcPr>
          <w:p w14:paraId="49D9FFDA" w14:textId="77777777" w:rsidR="004B71E3" w:rsidRPr="004B71E3" w:rsidRDefault="004B71E3" w:rsidP="004B71E3">
            <w:pPr>
              <w:spacing w:after="160" w:line="259" w:lineRule="auto"/>
            </w:pPr>
            <w:r w:rsidRPr="004B71E3">
              <w:t xml:space="preserve">could have </w:t>
            </w:r>
          </w:p>
        </w:tc>
      </w:tr>
    </w:tbl>
    <w:p w14:paraId="6B5A0C16" w14:textId="77777777" w:rsidR="004B71E3" w:rsidRPr="004B71E3" w:rsidRDefault="004B71E3" w:rsidP="004B71E3"/>
    <w:p w14:paraId="788E8D24" w14:textId="77777777" w:rsidR="004B71E3" w:rsidRPr="004B71E3" w:rsidRDefault="004B71E3" w:rsidP="004B71E3"/>
    <w:p w14:paraId="0FC9A6AD"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30" w:name="_Toc23943065"/>
      <w:bookmarkStart w:id="31" w:name="_Toc34243443"/>
      <w:r w:rsidRPr="004B71E3">
        <w:rPr>
          <w:rFonts w:asciiTheme="majorHAnsi" w:eastAsiaTheme="majorEastAsia" w:hAnsiTheme="majorHAnsi" w:cstheme="majorBidi"/>
          <w:color w:val="2F5496" w:themeColor="accent1" w:themeShade="BF"/>
          <w:sz w:val="26"/>
          <w:szCs w:val="26"/>
        </w:rPr>
        <w:t>Non-Functional</w:t>
      </w:r>
      <w:bookmarkEnd w:id="30"/>
      <w:bookmarkEnd w:id="31"/>
    </w:p>
    <w:tbl>
      <w:tblPr>
        <w:tblStyle w:val="TableGrid"/>
        <w:tblW w:w="0" w:type="auto"/>
        <w:tblLook w:val="04A0" w:firstRow="1" w:lastRow="0" w:firstColumn="1" w:lastColumn="0" w:noHBand="0" w:noVBand="1"/>
      </w:tblPr>
      <w:tblGrid>
        <w:gridCol w:w="1555"/>
        <w:gridCol w:w="4961"/>
        <w:gridCol w:w="2834"/>
      </w:tblGrid>
      <w:tr w:rsidR="004B71E3" w:rsidRPr="004B71E3" w14:paraId="39480903" w14:textId="77777777" w:rsidTr="00A40B7A">
        <w:tc>
          <w:tcPr>
            <w:tcW w:w="1555" w:type="dxa"/>
          </w:tcPr>
          <w:p w14:paraId="460BF36B" w14:textId="77777777" w:rsidR="004B71E3" w:rsidRPr="004B71E3" w:rsidRDefault="004B71E3" w:rsidP="004B71E3">
            <w:pPr>
              <w:spacing w:after="160" w:line="259" w:lineRule="auto"/>
            </w:pPr>
            <w:r w:rsidRPr="004B71E3">
              <w:t>Requirement #</w:t>
            </w:r>
          </w:p>
        </w:tc>
        <w:tc>
          <w:tcPr>
            <w:tcW w:w="4961" w:type="dxa"/>
          </w:tcPr>
          <w:p w14:paraId="53862F07" w14:textId="77777777" w:rsidR="004B71E3" w:rsidRPr="004B71E3" w:rsidRDefault="004B71E3" w:rsidP="004B71E3">
            <w:pPr>
              <w:spacing w:after="160" w:line="259" w:lineRule="auto"/>
            </w:pPr>
            <w:r w:rsidRPr="004B71E3">
              <w:t xml:space="preserve">Requirement description </w:t>
            </w:r>
          </w:p>
        </w:tc>
        <w:tc>
          <w:tcPr>
            <w:tcW w:w="2834" w:type="dxa"/>
          </w:tcPr>
          <w:p w14:paraId="5DC7139B" w14:textId="77777777" w:rsidR="004B71E3" w:rsidRPr="004B71E3" w:rsidRDefault="004B71E3" w:rsidP="004B71E3">
            <w:pPr>
              <w:spacing w:after="160" w:line="259" w:lineRule="auto"/>
            </w:pPr>
            <w:r w:rsidRPr="004B71E3">
              <w:t>Category</w:t>
            </w:r>
          </w:p>
        </w:tc>
      </w:tr>
      <w:tr w:rsidR="004B71E3" w:rsidRPr="004B71E3" w14:paraId="2C2045FD" w14:textId="77777777" w:rsidTr="00A40B7A">
        <w:tc>
          <w:tcPr>
            <w:tcW w:w="1555" w:type="dxa"/>
          </w:tcPr>
          <w:p w14:paraId="1B8E7A8E" w14:textId="77777777" w:rsidR="004B71E3" w:rsidRPr="004B71E3" w:rsidRDefault="004B71E3" w:rsidP="004B71E3">
            <w:pPr>
              <w:spacing w:after="160" w:line="259" w:lineRule="auto"/>
              <w:ind w:left="306"/>
              <w:contextualSpacing/>
            </w:pPr>
            <w:r w:rsidRPr="004B71E3">
              <w:t>2.1</w:t>
            </w:r>
          </w:p>
        </w:tc>
        <w:tc>
          <w:tcPr>
            <w:tcW w:w="4961" w:type="dxa"/>
          </w:tcPr>
          <w:p w14:paraId="4400517C" w14:textId="77777777" w:rsidR="004B71E3" w:rsidRPr="004B71E3" w:rsidRDefault="004B71E3" w:rsidP="004B71E3">
            <w:pPr>
              <w:spacing w:after="160" w:line="259" w:lineRule="auto"/>
            </w:pPr>
            <w:r w:rsidRPr="004B71E3">
              <w:t>Device must provide notification only to the user (discretion)</w:t>
            </w:r>
          </w:p>
        </w:tc>
        <w:tc>
          <w:tcPr>
            <w:tcW w:w="2834" w:type="dxa"/>
          </w:tcPr>
          <w:p w14:paraId="5B42C8DA" w14:textId="77777777" w:rsidR="004B71E3" w:rsidRPr="004B71E3" w:rsidRDefault="004B71E3" w:rsidP="004B71E3">
            <w:pPr>
              <w:spacing w:after="160" w:line="259" w:lineRule="auto"/>
            </w:pPr>
          </w:p>
        </w:tc>
      </w:tr>
      <w:tr w:rsidR="004B71E3" w:rsidRPr="004B71E3" w14:paraId="359597BD" w14:textId="77777777" w:rsidTr="00A40B7A">
        <w:tc>
          <w:tcPr>
            <w:tcW w:w="1555" w:type="dxa"/>
          </w:tcPr>
          <w:p w14:paraId="6D29B8E0" w14:textId="77777777" w:rsidR="004B71E3" w:rsidRPr="004B71E3" w:rsidRDefault="004B71E3" w:rsidP="004B71E3">
            <w:pPr>
              <w:spacing w:after="160" w:line="259" w:lineRule="auto"/>
              <w:ind w:left="306"/>
              <w:contextualSpacing/>
            </w:pPr>
            <w:r w:rsidRPr="004B71E3">
              <w:t>2.1</w:t>
            </w:r>
          </w:p>
        </w:tc>
        <w:tc>
          <w:tcPr>
            <w:tcW w:w="4961" w:type="dxa"/>
          </w:tcPr>
          <w:p w14:paraId="74A64B87" w14:textId="77777777" w:rsidR="004B71E3" w:rsidRPr="004B71E3" w:rsidRDefault="004B71E3" w:rsidP="004B71E3">
            <w:pPr>
              <w:spacing w:after="160" w:line="259" w:lineRule="auto"/>
            </w:pPr>
            <w:r w:rsidRPr="004B71E3">
              <w:t xml:space="preserve">Device must provide long service life without user input </w:t>
            </w:r>
          </w:p>
        </w:tc>
        <w:tc>
          <w:tcPr>
            <w:tcW w:w="2834" w:type="dxa"/>
          </w:tcPr>
          <w:p w14:paraId="2AAC7873" w14:textId="77777777" w:rsidR="004B71E3" w:rsidRPr="004B71E3" w:rsidRDefault="004B71E3" w:rsidP="004B71E3">
            <w:pPr>
              <w:spacing w:after="160" w:line="259" w:lineRule="auto"/>
            </w:pPr>
          </w:p>
        </w:tc>
      </w:tr>
      <w:tr w:rsidR="004B71E3" w:rsidRPr="004B71E3" w14:paraId="5BABF6F1" w14:textId="77777777" w:rsidTr="00A40B7A">
        <w:tc>
          <w:tcPr>
            <w:tcW w:w="1555" w:type="dxa"/>
          </w:tcPr>
          <w:p w14:paraId="46EAFDD5" w14:textId="77777777" w:rsidR="004B71E3" w:rsidRPr="004B71E3" w:rsidRDefault="004B71E3" w:rsidP="004B71E3">
            <w:pPr>
              <w:spacing w:after="160" w:line="259" w:lineRule="auto"/>
              <w:ind w:left="306"/>
              <w:contextualSpacing/>
            </w:pPr>
            <w:r w:rsidRPr="004B71E3">
              <w:t>2.3</w:t>
            </w:r>
          </w:p>
        </w:tc>
        <w:tc>
          <w:tcPr>
            <w:tcW w:w="4961" w:type="dxa"/>
          </w:tcPr>
          <w:p w14:paraId="4018BBDB" w14:textId="77777777" w:rsidR="004B71E3" w:rsidRPr="004B71E3" w:rsidRDefault="004B71E3" w:rsidP="004B71E3">
            <w:pPr>
              <w:spacing w:after="160" w:line="259" w:lineRule="auto"/>
            </w:pPr>
            <w:r w:rsidRPr="004B71E3">
              <w:t xml:space="preserve">Device must have physical attributes to enable comfortable wearing/use </w:t>
            </w:r>
          </w:p>
        </w:tc>
        <w:tc>
          <w:tcPr>
            <w:tcW w:w="2834" w:type="dxa"/>
          </w:tcPr>
          <w:p w14:paraId="0FEB947B" w14:textId="77777777" w:rsidR="004B71E3" w:rsidRPr="004B71E3" w:rsidRDefault="004B71E3" w:rsidP="004B71E3">
            <w:pPr>
              <w:spacing w:after="160" w:line="259" w:lineRule="auto"/>
            </w:pPr>
          </w:p>
        </w:tc>
      </w:tr>
      <w:tr w:rsidR="004B71E3" w:rsidRPr="004B71E3" w14:paraId="1FA507B3" w14:textId="77777777" w:rsidTr="00A40B7A">
        <w:tc>
          <w:tcPr>
            <w:tcW w:w="1555" w:type="dxa"/>
          </w:tcPr>
          <w:p w14:paraId="6F2D6798" w14:textId="77777777" w:rsidR="004B71E3" w:rsidRPr="004B71E3" w:rsidRDefault="004B71E3" w:rsidP="004B71E3">
            <w:pPr>
              <w:spacing w:after="160" w:line="259" w:lineRule="auto"/>
              <w:ind w:left="306"/>
              <w:contextualSpacing/>
            </w:pPr>
            <w:r w:rsidRPr="004B71E3">
              <w:t>2.4</w:t>
            </w:r>
          </w:p>
        </w:tc>
        <w:tc>
          <w:tcPr>
            <w:tcW w:w="4961" w:type="dxa"/>
          </w:tcPr>
          <w:p w14:paraId="3BEC2F93" w14:textId="77777777" w:rsidR="004B71E3" w:rsidRPr="004B71E3" w:rsidRDefault="004B71E3" w:rsidP="004B71E3">
            <w:pPr>
              <w:spacing w:after="160" w:line="259" w:lineRule="auto"/>
            </w:pPr>
            <w:r w:rsidRPr="004B71E3">
              <w:t xml:space="preserve">Device should provide usage without power input (charging) </w:t>
            </w:r>
          </w:p>
        </w:tc>
        <w:tc>
          <w:tcPr>
            <w:tcW w:w="2834" w:type="dxa"/>
          </w:tcPr>
          <w:p w14:paraId="6EE9EFE5" w14:textId="77777777" w:rsidR="004B71E3" w:rsidRPr="004B71E3" w:rsidRDefault="004B71E3" w:rsidP="004B71E3">
            <w:pPr>
              <w:spacing w:after="160" w:line="259" w:lineRule="auto"/>
            </w:pPr>
          </w:p>
        </w:tc>
      </w:tr>
      <w:tr w:rsidR="004B71E3" w:rsidRPr="004B71E3" w14:paraId="344971D5" w14:textId="77777777" w:rsidTr="00A40B7A">
        <w:tc>
          <w:tcPr>
            <w:tcW w:w="1555" w:type="dxa"/>
          </w:tcPr>
          <w:p w14:paraId="192519E6" w14:textId="77777777" w:rsidR="004B71E3" w:rsidRPr="004B71E3" w:rsidRDefault="004B71E3" w:rsidP="004B71E3">
            <w:pPr>
              <w:spacing w:after="160" w:line="259" w:lineRule="auto"/>
              <w:ind w:left="306"/>
              <w:contextualSpacing/>
            </w:pPr>
            <w:r w:rsidRPr="004B71E3">
              <w:t>2.5</w:t>
            </w:r>
          </w:p>
        </w:tc>
        <w:tc>
          <w:tcPr>
            <w:tcW w:w="4961" w:type="dxa"/>
          </w:tcPr>
          <w:p w14:paraId="3F5F450D" w14:textId="77777777" w:rsidR="004B71E3" w:rsidRPr="004B71E3" w:rsidRDefault="004B71E3" w:rsidP="004B71E3">
            <w:pPr>
              <w:spacing w:after="160" w:line="259" w:lineRule="auto"/>
            </w:pPr>
            <w:r w:rsidRPr="004B71E3">
              <w:t xml:space="preserve">The product must provide notifications in a timely </w:t>
            </w:r>
            <w:proofErr w:type="spellStart"/>
            <w:r w:rsidRPr="004B71E3">
              <w:t>manor</w:t>
            </w:r>
            <w:proofErr w:type="spellEnd"/>
            <w:r w:rsidRPr="004B71E3">
              <w:t xml:space="preserve"> (&gt;10s)</w:t>
            </w:r>
          </w:p>
        </w:tc>
        <w:tc>
          <w:tcPr>
            <w:tcW w:w="2834" w:type="dxa"/>
          </w:tcPr>
          <w:p w14:paraId="44E8DBEA" w14:textId="77777777" w:rsidR="004B71E3" w:rsidRPr="004B71E3" w:rsidRDefault="004B71E3" w:rsidP="004B71E3">
            <w:pPr>
              <w:spacing w:after="160" w:line="259" w:lineRule="auto"/>
            </w:pPr>
          </w:p>
        </w:tc>
      </w:tr>
      <w:tr w:rsidR="004B71E3" w:rsidRPr="004B71E3" w14:paraId="1ABD1EE1" w14:textId="77777777" w:rsidTr="00A40B7A">
        <w:tc>
          <w:tcPr>
            <w:tcW w:w="1555" w:type="dxa"/>
          </w:tcPr>
          <w:p w14:paraId="00A0B959" w14:textId="77777777" w:rsidR="004B71E3" w:rsidRPr="004B71E3" w:rsidRDefault="004B71E3" w:rsidP="004B71E3">
            <w:pPr>
              <w:spacing w:after="160" w:line="259" w:lineRule="auto"/>
              <w:ind w:left="306"/>
            </w:pPr>
            <w:r w:rsidRPr="004B71E3">
              <w:t>2.6</w:t>
            </w:r>
          </w:p>
        </w:tc>
        <w:tc>
          <w:tcPr>
            <w:tcW w:w="4961" w:type="dxa"/>
          </w:tcPr>
          <w:p w14:paraId="30F32AF4" w14:textId="77777777" w:rsidR="004B71E3" w:rsidRPr="004B71E3" w:rsidRDefault="004B71E3" w:rsidP="004B71E3">
            <w:pPr>
              <w:spacing w:after="160" w:line="259" w:lineRule="auto"/>
            </w:pPr>
            <w:r w:rsidRPr="004B71E3">
              <w:t>The product should be of near disposable cost (&gt;£10)</w:t>
            </w:r>
          </w:p>
        </w:tc>
        <w:tc>
          <w:tcPr>
            <w:tcW w:w="2834" w:type="dxa"/>
          </w:tcPr>
          <w:p w14:paraId="7BC39F24" w14:textId="77777777" w:rsidR="004B71E3" w:rsidRPr="004B71E3" w:rsidRDefault="004B71E3" w:rsidP="004B71E3">
            <w:pPr>
              <w:spacing w:after="160" w:line="259" w:lineRule="auto"/>
            </w:pPr>
          </w:p>
        </w:tc>
      </w:tr>
      <w:tr w:rsidR="004B71E3" w:rsidRPr="004B71E3" w14:paraId="7EC3BCC5" w14:textId="77777777" w:rsidTr="00A40B7A">
        <w:tc>
          <w:tcPr>
            <w:tcW w:w="1555" w:type="dxa"/>
          </w:tcPr>
          <w:p w14:paraId="64566418" w14:textId="77777777" w:rsidR="004B71E3" w:rsidRPr="004B71E3" w:rsidRDefault="004B71E3" w:rsidP="004B71E3">
            <w:pPr>
              <w:spacing w:after="160" w:line="259" w:lineRule="auto"/>
              <w:ind w:left="306"/>
            </w:pPr>
            <w:r w:rsidRPr="004B71E3">
              <w:t>2.7</w:t>
            </w:r>
          </w:p>
        </w:tc>
        <w:tc>
          <w:tcPr>
            <w:tcW w:w="4961" w:type="dxa"/>
          </w:tcPr>
          <w:p w14:paraId="614ADC0F" w14:textId="77777777" w:rsidR="004B71E3" w:rsidRPr="004B71E3" w:rsidRDefault="004B71E3" w:rsidP="004B71E3">
            <w:pPr>
              <w:spacing w:after="160" w:line="259" w:lineRule="auto"/>
            </w:pPr>
            <w:r w:rsidRPr="004B71E3">
              <w:t xml:space="preserve">The device must work over a reasonable range between it and internet enabled device </w:t>
            </w:r>
          </w:p>
        </w:tc>
        <w:tc>
          <w:tcPr>
            <w:tcW w:w="2834" w:type="dxa"/>
          </w:tcPr>
          <w:p w14:paraId="0FE92882" w14:textId="77777777" w:rsidR="004B71E3" w:rsidRPr="004B71E3" w:rsidRDefault="004B71E3" w:rsidP="004B71E3">
            <w:pPr>
              <w:spacing w:after="160" w:line="259" w:lineRule="auto"/>
            </w:pPr>
          </w:p>
        </w:tc>
      </w:tr>
      <w:tr w:rsidR="004B71E3" w:rsidRPr="004B71E3" w14:paraId="7449726D" w14:textId="77777777" w:rsidTr="00A40B7A">
        <w:tc>
          <w:tcPr>
            <w:tcW w:w="1555" w:type="dxa"/>
          </w:tcPr>
          <w:p w14:paraId="362DBE97" w14:textId="77777777" w:rsidR="004B71E3" w:rsidRPr="004B71E3" w:rsidRDefault="004B71E3" w:rsidP="004B71E3">
            <w:pPr>
              <w:spacing w:after="160" w:line="259" w:lineRule="auto"/>
              <w:ind w:left="306"/>
            </w:pPr>
            <w:r w:rsidRPr="004B71E3">
              <w:t>2.8</w:t>
            </w:r>
          </w:p>
        </w:tc>
        <w:tc>
          <w:tcPr>
            <w:tcW w:w="4961" w:type="dxa"/>
          </w:tcPr>
          <w:p w14:paraId="13F5656C" w14:textId="77777777" w:rsidR="004B71E3" w:rsidRPr="004B71E3" w:rsidRDefault="004B71E3" w:rsidP="004B71E3">
            <w:pPr>
              <w:spacing w:after="160" w:line="259" w:lineRule="auto"/>
            </w:pPr>
            <w:r w:rsidRPr="004B71E3">
              <w:t>The device should provide a widespread method to connect to an internet enabled device (Bluetooth)</w:t>
            </w:r>
          </w:p>
        </w:tc>
        <w:tc>
          <w:tcPr>
            <w:tcW w:w="2834" w:type="dxa"/>
          </w:tcPr>
          <w:p w14:paraId="4840AD69" w14:textId="77777777" w:rsidR="004B71E3" w:rsidRPr="004B71E3" w:rsidRDefault="004B71E3" w:rsidP="004B71E3">
            <w:pPr>
              <w:spacing w:after="160" w:line="259" w:lineRule="auto"/>
            </w:pPr>
          </w:p>
        </w:tc>
      </w:tr>
    </w:tbl>
    <w:p w14:paraId="40B7C545" w14:textId="77777777" w:rsidR="004B71E3" w:rsidRPr="004B71E3" w:rsidRDefault="004B71E3" w:rsidP="004B71E3"/>
    <w:p w14:paraId="5B83E088" w14:textId="77777777" w:rsidR="009C215E" w:rsidRPr="009C215E" w:rsidRDefault="009C215E" w:rsidP="009C215E"/>
    <w:p w14:paraId="478A01E5" w14:textId="794851D3" w:rsidR="005F2E87" w:rsidRDefault="005F2E87" w:rsidP="005F2E87">
      <w:pPr>
        <w:pStyle w:val="Heading1"/>
      </w:pPr>
      <w:bookmarkStart w:id="32" w:name="_Toc34243444"/>
      <w:r>
        <w:t>Methodology</w:t>
      </w:r>
      <w:bookmarkEnd w:id="32"/>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w:t>
      </w:r>
      <w:r w:rsidR="00347569">
        <w:lastRenderedPageBreak/>
        <w:t xml:space="preserve">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33" w:name="_Toc34243445"/>
      <w:r>
        <w:t>Design</w:t>
      </w:r>
      <w:bookmarkEnd w:id="33"/>
    </w:p>
    <w:p w14:paraId="23CDC45E" w14:textId="077141E8" w:rsidR="00AF100F" w:rsidRDefault="00AF100F" w:rsidP="00AF100F">
      <w:pPr>
        <w:pStyle w:val="Heading2"/>
      </w:pPr>
      <w:bookmarkStart w:id="34" w:name="_Toc34243446"/>
      <w:r>
        <w:t>High level design</w:t>
      </w:r>
      <w:bookmarkEnd w:id="34"/>
    </w:p>
    <w:p w14:paraId="1EFA04A7" w14:textId="11438CD7" w:rsidR="00CD55DE" w:rsidRDefault="00CD55DE" w:rsidP="00F536DA">
      <w:pPr>
        <w:pStyle w:val="Heading4"/>
      </w:pPr>
      <w:bookmarkStart w:id="35"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6" w:name="_Toc34243447"/>
      <w:bookmarkEnd w:id="35"/>
      <w:r>
        <w:t>Architecture</w:t>
      </w:r>
      <w:bookmarkEnd w:id="36"/>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FE4D22D" w14:textId="1012DABC" w:rsidR="003E1940" w:rsidRDefault="003E1940" w:rsidP="00F536DA">
      <w:pPr>
        <w:pStyle w:val="Heading4"/>
      </w:pPr>
      <w:r>
        <w:t>Hardware</w:t>
      </w:r>
    </w:p>
    <w:p w14:paraId="009DA268" w14:textId="597A3234" w:rsidR="000A02FF"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r w:rsidR="005A38A7">
        <w:t xml:space="preserve">using the Launchpad development device a cost reduction will be performed. This will involve installing the same MCU onto a bespoke designed PCB that will be considerably smaller than the launchpad and contain no </w:t>
      </w:r>
      <w:r w:rsidR="005A38A7" w:rsidRPr="005A38A7">
        <w:t>extraneous</w:t>
      </w:r>
      <w:r w:rsidR="005A38A7">
        <w:t xml:space="preserve"> devices for programming and debugging as are found on development boards. </w:t>
      </w:r>
    </w:p>
    <w:p w14:paraId="120758C2" w14:textId="688EA8DA" w:rsidR="005A38A7" w:rsidRDefault="005A38A7" w:rsidP="005A38A7">
      <w:r>
        <w:t>The final hardware should consist of –</w:t>
      </w:r>
    </w:p>
    <w:p w14:paraId="0FBBB706" w14:textId="77777777" w:rsidR="005A38A7" w:rsidRDefault="005A38A7" w:rsidP="005A38A7">
      <w:pPr>
        <w:pStyle w:val="ListParagraph"/>
        <w:numPr>
          <w:ilvl w:val="0"/>
          <w:numId w:val="25"/>
        </w:numPr>
      </w:pPr>
      <w:r>
        <w:t xml:space="preserve">The MCU </w:t>
      </w:r>
    </w:p>
    <w:p w14:paraId="326A22D3" w14:textId="77777777" w:rsidR="005A38A7" w:rsidRDefault="005A38A7" w:rsidP="005A38A7">
      <w:pPr>
        <w:pStyle w:val="ListParagraph"/>
        <w:numPr>
          <w:ilvl w:val="0"/>
          <w:numId w:val="25"/>
        </w:numPr>
      </w:pPr>
      <w:r>
        <w:t xml:space="preserve">PCB </w:t>
      </w:r>
    </w:p>
    <w:p w14:paraId="5B5A56EC" w14:textId="3AFCC5E6" w:rsidR="00FF2F51" w:rsidRDefault="005A38A7" w:rsidP="005A38A7">
      <w:pPr>
        <w:pStyle w:val="ListParagraph"/>
        <w:numPr>
          <w:ilvl w:val="0"/>
          <w:numId w:val="25"/>
        </w:numPr>
      </w:pPr>
      <w:r>
        <w:t>A</w:t>
      </w:r>
      <w:r w:rsidRPr="005A38A7">
        <w:t>ncillary</w:t>
      </w:r>
      <w:r>
        <w:t xml:space="preserve"> components </w:t>
      </w:r>
      <w:proofErr w:type="spellStart"/>
      <w:r w:rsidR="00FF2F51">
        <w:t>inc</w:t>
      </w:r>
      <w:proofErr w:type="spellEnd"/>
      <w:r w:rsidR="00FF2F51">
        <w:t xml:space="preserve"> –</w:t>
      </w:r>
    </w:p>
    <w:p w14:paraId="603A9C2F" w14:textId="77777777" w:rsidR="00FF2F51" w:rsidRDefault="00FF2F51" w:rsidP="00FF2F51">
      <w:pPr>
        <w:pStyle w:val="ListParagraph"/>
        <w:numPr>
          <w:ilvl w:val="1"/>
          <w:numId w:val="25"/>
        </w:numPr>
      </w:pPr>
      <w:r>
        <w:t xml:space="preserve">Resistors </w:t>
      </w:r>
    </w:p>
    <w:p w14:paraId="64353045" w14:textId="77777777" w:rsidR="00FF2F51" w:rsidRDefault="00FF2F51" w:rsidP="00FF2F51">
      <w:pPr>
        <w:pStyle w:val="ListParagraph"/>
        <w:numPr>
          <w:ilvl w:val="1"/>
          <w:numId w:val="25"/>
        </w:numPr>
      </w:pPr>
      <w:r>
        <w:t xml:space="preserve">Capacitors </w:t>
      </w:r>
    </w:p>
    <w:p w14:paraId="4F979F51" w14:textId="28699856" w:rsidR="00FF2F51" w:rsidRDefault="00FF2F51" w:rsidP="00FF2F51">
      <w:pPr>
        <w:pStyle w:val="ListParagraph"/>
        <w:numPr>
          <w:ilvl w:val="1"/>
          <w:numId w:val="25"/>
        </w:numPr>
      </w:pPr>
      <w:r>
        <w:t>24Mhz Crystal</w:t>
      </w:r>
    </w:p>
    <w:p w14:paraId="1E85C8EC" w14:textId="77777777" w:rsidR="003E1940" w:rsidRDefault="003E1940" w:rsidP="003E1940">
      <w:r>
        <w:lastRenderedPageBreak/>
        <w:t xml:space="preserve">Note these components are found on page 43 of the Texas Instruments datasheet ‘swrs204b.pdf’ as found on their website. </w:t>
      </w:r>
    </w:p>
    <w:p w14:paraId="0D79C726" w14:textId="47344F5F" w:rsidR="003E1940" w:rsidRDefault="003E1940" w:rsidP="003E1940">
      <w:r>
        <w:t>Further attention will need to be paid as some items in this document are described as components when they are in fact resistance/capacitance of tracks on the PCB, specifically those related to the Bluetooth antenna.</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lastRenderedPageBreak/>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56F0A972" w14:textId="351CBA35" w:rsidR="009E00C7" w:rsidRPr="009B6DB0" w:rsidRDefault="009E00C7" w:rsidP="009E00C7">
      <w:pPr>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3F0FBAB3" w14:textId="77777777" w:rsidR="003E1940" w:rsidRPr="003E1940" w:rsidRDefault="003E1940" w:rsidP="003E1940"/>
    <w:p w14:paraId="13D9C63D" w14:textId="0DDC445B" w:rsidR="003E1940" w:rsidRDefault="009E00C7" w:rsidP="00F536DA">
      <w:pPr>
        <w:pStyle w:val="Heading5"/>
      </w:pPr>
      <w:r>
        <w:t>The app –</w:t>
      </w:r>
    </w:p>
    <w:p w14:paraId="5637139A" w14:textId="19F7CBCC" w:rsidR="00811D45" w:rsidRDefault="00811D45" w:rsidP="00811D45"/>
    <w:p w14:paraId="52520436" w14:textId="4E5A8B1A" w:rsidR="00811D45" w:rsidRDefault="00811D45" w:rsidP="00811D45">
      <w:pPr>
        <w:pStyle w:val="Heading4"/>
      </w:pPr>
      <w:r>
        <w:lastRenderedPageBreak/>
        <w:t>Database diagram</w:t>
      </w:r>
    </w:p>
    <w:p w14:paraId="02973CCA" w14:textId="7FEBE87C" w:rsidR="00811D45" w:rsidRPr="00811D45" w:rsidRDefault="00811D45" w:rsidP="00811D45">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37" w:name="_Toc34243448"/>
      <w:r>
        <w:t>Implementation</w:t>
      </w:r>
      <w:bookmarkEnd w:id="37"/>
      <w:r>
        <w:t xml:space="preserve"> </w:t>
      </w:r>
    </w:p>
    <w:p w14:paraId="529E5D6B" w14:textId="599A8F3F" w:rsidR="005819E8" w:rsidRDefault="005819E8" w:rsidP="005819E8">
      <w:pPr>
        <w:pStyle w:val="Heading2"/>
      </w:pPr>
      <w:bookmarkStart w:id="38" w:name="_Toc34243449"/>
      <w:r>
        <w:t>P</w:t>
      </w:r>
      <w:r w:rsidRPr="005819E8">
        <w:t>rerequisite</w:t>
      </w:r>
      <w:r>
        <w:t>’s</w:t>
      </w:r>
      <w:bookmarkEnd w:id="38"/>
    </w:p>
    <w:p w14:paraId="19763F01" w14:textId="097C12B0"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D242DE" w14:textId="4C99B1EB" w:rsidR="005819E8" w:rsidRDefault="005819E8" w:rsidP="005819E8">
      <w:pPr>
        <w:pStyle w:val="Heading3"/>
      </w:pPr>
      <w:bookmarkStart w:id="39" w:name="_Toc34243450"/>
      <w:r>
        <w:t>Virtual machine</w:t>
      </w:r>
      <w:bookmarkEnd w:id="39"/>
      <w:r>
        <w:t xml:space="preserve"> </w:t>
      </w:r>
    </w:p>
    <w:p w14:paraId="3F4B6507" w14:textId="28011C6E" w:rsidR="005819E8"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w:t>
      </w:r>
      <w:proofErr w:type="gramStart"/>
      <w:r w:rsidR="00DB0D31">
        <w:t>so as to</w:t>
      </w:r>
      <w:proofErr w:type="gramEnd"/>
      <w:r w:rsidR="00DB0D31">
        <w:t xml:space="preserve">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4DAC69D3" w14:textId="6A649087" w:rsidR="00C976BD" w:rsidRDefault="00C976BD" w:rsidP="005819E8"/>
    <w:p w14:paraId="2F0972D2" w14:textId="1886ABB9" w:rsidR="00C976BD" w:rsidRDefault="00C976BD" w:rsidP="005819E8"/>
    <w:p w14:paraId="01768BFD" w14:textId="77777777" w:rsidR="00C976BD" w:rsidRDefault="00C976BD" w:rsidP="005819E8"/>
    <w:p w14:paraId="05BC6B36" w14:textId="3CAB119A" w:rsidR="003E1940" w:rsidRDefault="00EA771F" w:rsidP="00EA771F">
      <w:r>
        <w:lastRenderedPageBreak/>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72B4A624" w:rsidR="00C976BD" w:rsidRDefault="00C976BD" w:rsidP="00EA771F">
            <w:proofErr w:type="spellStart"/>
            <w:r>
              <w:t>Cpu</w:t>
            </w:r>
            <w:proofErr w:type="spellEnd"/>
            <w:r>
              <w:t xml:space="preserve"> available </w:t>
            </w:r>
          </w:p>
        </w:tc>
        <w:tc>
          <w:tcPr>
            <w:tcW w:w="1870" w:type="dxa"/>
          </w:tcPr>
          <w:p w14:paraId="46B87AF9" w14:textId="15A5048A" w:rsidR="00C976BD" w:rsidRDefault="00C976BD" w:rsidP="00EA771F">
            <w:proofErr w:type="spellStart"/>
            <w:r>
              <w:t>Cpu</w:t>
            </w:r>
            <w:proofErr w:type="spellEnd"/>
            <w:r>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39F6A590" w:rsidR="002765BA" w:rsidRDefault="002765BA" w:rsidP="00EA771F">
            <w:r>
              <w:t xml:space="preserve">2.8-3.8 </w:t>
            </w:r>
            <w:proofErr w:type="spellStart"/>
            <w:r>
              <w:t>ghz</w:t>
            </w:r>
            <w:proofErr w:type="spellEnd"/>
            <w:r>
              <w:t xml:space="preserve"> </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77777777" w:rsidR="002765BA" w:rsidRDefault="002765BA" w:rsidP="00EA771F">
            <w:r>
              <w:t xml:space="preserve">3.8-4.6 </w:t>
            </w:r>
            <w:proofErr w:type="spellStart"/>
            <w:r>
              <w:t>ghz</w:t>
            </w:r>
            <w:proofErr w:type="spellEnd"/>
            <w:r>
              <w:t xml:space="preserve">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7777777" w:rsidR="002765BA" w:rsidRDefault="002765BA" w:rsidP="00EA771F">
            <w:r>
              <w:t xml:space="preserve">3.4-3.8 </w:t>
            </w:r>
            <w:proofErr w:type="spellStart"/>
            <w:r>
              <w:t>ghz</w:t>
            </w:r>
            <w:proofErr w:type="spellEnd"/>
            <w:r>
              <w:t xml:space="preserve">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EA771F">
            <w:r>
              <w:t>8GB</w:t>
            </w:r>
          </w:p>
        </w:tc>
      </w:tr>
    </w:tbl>
    <w:p w14:paraId="71FACA87" w14:textId="77777777" w:rsidR="00C976BD" w:rsidRDefault="00C976BD" w:rsidP="00EA771F"/>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40" w:name="_Toc34243451"/>
      <w:bookmarkEnd w:id="19"/>
      <w:r>
        <w:t>Software tools and development environment</w:t>
      </w:r>
      <w:bookmarkEnd w:id="40"/>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41" w:name="_Toc34243452"/>
      <w:r>
        <w:t>First steps, setup and hardware testing</w:t>
      </w:r>
      <w:bookmarkEnd w:id="41"/>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w:t>
      </w:r>
      <w:proofErr w:type="spellStart"/>
      <w:r>
        <w:t>Simplelink</w:t>
      </w:r>
      <w:proofErr w:type="spellEnd"/>
      <w:r>
        <w:t xml:space="preserve"> starter application (available </w:t>
      </w:r>
      <w:hyperlink r:id="rId14"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w:t>
      </w:r>
      <w:r w:rsidR="00755239">
        <w:lastRenderedPageBreak/>
        <w:t xml:space="preserve">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11F375B8" w14:textId="0BC9C8EF" w:rsidR="00E96AEF" w:rsidRDefault="00E96AEF" w:rsidP="009365A2">
      <w:pPr>
        <w:jc w:val="center"/>
      </w:pPr>
      <w:r>
        <w:rPr>
          <w:noProof/>
        </w:rPr>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3067896" w14:textId="3C7F5045" w:rsidR="009365A2" w:rsidRDefault="009365A2" w:rsidP="009365A2">
      <w:pPr>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7B374493" w14:textId="779D4739" w:rsidR="009365A2" w:rsidRDefault="009365A2" w:rsidP="009365A2">
      <w:pPr>
        <w:jc w:val="center"/>
      </w:pPr>
    </w:p>
    <w:p w14:paraId="67C24A25" w14:textId="0C00E733" w:rsidR="009365A2" w:rsidRDefault="0012212C" w:rsidP="009365A2">
      <w:r>
        <w:lastRenderedPageBreak/>
        <w:t>Installation of t</w:t>
      </w:r>
      <w:r w:rsidR="009365A2">
        <w:t>his will provide an entry into the main app drawer looking like the following –</w:t>
      </w:r>
    </w:p>
    <w:p w14:paraId="5BB08D00" w14:textId="19B2493A" w:rsidR="009365A2" w:rsidRDefault="009365A2" w:rsidP="009365A2">
      <w:pPr>
        <w:jc w:val="center"/>
      </w:pPr>
      <w:r>
        <w:rPr>
          <w:noProof/>
        </w:rPr>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67AFE44D" w14:textId="673DF69B" w:rsidR="0012212C" w:rsidRDefault="0012212C" w:rsidP="0012212C">
      <w:r>
        <w:t xml:space="preserve">Opening this application will give you the following </w:t>
      </w:r>
      <w:proofErr w:type="gramStart"/>
      <w:r>
        <w:t>provided that</w:t>
      </w:r>
      <w:proofErr w:type="gramEnd"/>
      <w:r>
        <w:t xml:space="preserve"> Bluetooth is enabled on the device– </w:t>
      </w:r>
    </w:p>
    <w:p w14:paraId="4D8C1229" w14:textId="35047D1D" w:rsidR="0012212C" w:rsidRDefault="0012212C" w:rsidP="0012212C">
      <w:pPr>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1350A4A9" w14:textId="1A5D0541"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lastRenderedPageBreak/>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w:t>
      </w:r>
      <w:proofErr w:type="spellStart"/>
      <w:r w:rsidR="004310B6" w:rsidRPr="004310B6">
        <w:rPr>
          <w:rFonts w:ascii="Calibri" w:hAnsi="Calibri" w:cs="Calibri"/>
          <w:bCs/>
        </w:rPr>
        <w:t>Tamada</w:t>
      </w:r>
      <w:proofErr w:type="spellEnd"/>
      <w:r w:rsidR="004310B6" w:rsidRPr="004310B6">
        <w:rPr>
          <w:rFonts w:ascii="Calibri" w:hAnsi="Calibri" w:cs="Calibri"/>
          <w:bCs/>
        </w:rPr>
        <w:t>,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00C6E8E8" w14:textId="575F2CA2" w:rsidR="00FD1783" w:rsidRDefault="004310B6" w:rsidP="00FD1783">
      <w:pPr>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r w:rsidR="00FD1783">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16E4CBDD" w14:textId="77777777" w:rsidR="00FD1783" w:rsidRDefault="00FD1783" w:rsidP="00FD1783">
      <w:pPr>
        <w:jc w:val="center"/>
      </w:pPr>
    </w:p>
    <w:p w14:paraId="12B275D4" w14:textId="3B4451DC" w:rsidR="00FD1783" w:rsidRDefault="00FD1783" w:rsidP="00FD1783">
      <w:r>
        <w:t xml:space="preserve">And pressing repeatedly on the Build number </w:t>
      </w:r>
    </w:p>
    <w:p w14:paraId="47054042" w14:textId="79402F1F" w:rsidR="00FD1783" w:rsidRDefault="00FD1783" w:rsidP="00FD1783">
      <w:pPr>
        <w:jc w:val="center"/>
      </w:pPr>
      <w:r>
        <w:rPr>
          <w:noProof/>
        </w:rPr>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2E5CA429" w14:textId="331281F3" w:rsidR="000D5269" w:rsidRDefault="000D5269" w:rsidP="00FD1783">
      <w:pPr>
        <w:jc w:val="center"/>
      </w:pPr>
    </w:p>
    <w:p w14:paraId="681024F0" w14:textId="4E65E6F9" w:rsidR="000D5269" w:rsidRDefault="000D5269" w:rsidP="00FD1783">
      <w:pPr>
        <w:jc w:val="center"/>
      </w:pPr>
    </w:p>
    <w:p w14:paraId="365ACBDA" w14:textId="77777777" w:rsidR="000D5269" w:rsidRDefault="000D5269" w:rsidP="00FD1783">
      <w:pPr>
        <w:jc w:val="center"/>
      </w:pPr>
    </w:p>
    <w:p w14:paraId="3C52DBD6" w14:textId="2B46614B" w:rsidR="00FD1783" w:rsidRDefault="00FD1783" w:rsidP="00FD1783">
      <w:r>
        <w:lastRenderedPageBreak/>
        <w:t>If performed correctly a countdown should begin with each press resulting in a message confirming you to be a developer and giving a new subcategory in settings for development tools.</w:t>
      </w:r>
    </w:p>
    <w:p w14:paraId="6BEDF4E6" w14:textId="626DA896" w:rsidR="00FD1783" w:rsidRDefault="00FD1783" w:rsidP="00FD1783">
      <w:pPr>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r>
        <w:rPr>
          <w:noProof/>
        </w:rPr>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23E97163" w14:textId="06B1724E" w:rsidR="00FD1783" w:rsidRDefault="00FD1783" w:rsidP="00FD1783">
      <w:r>
        <w:t xml:space="preserve">In the Developer options menu, the function ‘USB debugging’ needs to be enabled </w:t>
      </w:r>
    </w:p>
    <w:p w14:paraId="690EA627" w14:textId="6FEC2CBB" w:rsidR="00FD1783" w:rsidRDefault="00FD1783" w:rsidP="00FD1783">
      <w:pPr>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39DFC8F5" w14:textId="59B9170E" w:rsidR="00FD1783" w:rsidRDefault="000D5269" w:rsidP="00FD1783">
      <w:r>
        <w:lastRenderedPageBreak/>
        <w:t>Once this is done the device can be connected to a machine running Android Studio and should appear as a deployable test device.</w:t>
      </w:r>
      <w:r w:rsidRPr="000D5269">
        <w:rPr>
          <w:noProof/>
        </w:rPr>
        <w:t xml:space="preserve"> </w:t>
      </w: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30E6D061" w14:textId="50BCBE5A" w:rsidR="00470ADF" w:rsidRDefault="00470ADF" w:rsidP="00B74EFF">
      <w:r>
        <w:t xml:space="preserve">INSERT SCREENSHOT OF PROGRAM ON DEVICE </w:t>
      </w:r>
    </w:p>
    <w:p w14:paraId="73DF5168" w14:textId="6CE9A7F6" w:rsidR="00470ADF" w:rsidRDefault="00470ADF" w:rsidP="00B74EFF">
      <w:r>
        <w:t xml:space="preserve">Next a MySQL server was created using the </w:t>
      </w:r>
      <w:r w:rsidRPr="00470ADF">
        <w:t>WampServer</w:t>
      </w:r>
      <w:r>
        <w:t xml:space="preserve"> software stack available </w:t>
      </w:r>
      <w:hyperlink r:id="rId26" w:history="1">
        <w:r w:rsidRPr="00470ADF">
          <w:rPr>
            <w:rStyle w:val="Hyperlink"/>
          </w:rPr>
          <w:t>here</w:t>
        </w:r>
      </w:hyperlink>
      <w:r>
        <w:t xml:space="preserve">. In order to achieve this the software should be downloaded onto a PC on the same network as you. Once installed opening a browser and directing it to the Localhost via the loopback function – commonly found by using the IP address 127.0.0.1 will bring you to the main controls for Wamp. </w:t>
      </w:r>
    </w:p>
    <w:p w14:paraId="5ADD746A" w14:textId="228FCE97" w:rsidR="00470ADF" w:rsidRDefault="00470ADF" w:rsidP="00470ADF">
      <w:pPr>
        <w:jc w:val="center"/>
      </w:pPr>
      <w:r>
        <w:rPr>
          <w:noProof/>
        </w:rPr>
        <w:drawing>
          <wp:inline distT="0" distB="0" distL="0" distR="0" wp14:anchorId="0BFF9DC9" wp14:editId="31C5F01A">
            <wp:extent cx="5937250" cy="31940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4374"/>
                    <a:stretch/>
                  </pic:blipFill>
                  <pic:spPr bwMode="auto">
                    <a:xfrm>
                      <a:off x="0" y="0"/>
                      <a:ext cx="5937250" cy="3194050"/>
                    </a:xfrm>
                    <a:prstGeom prst="rect">
                      <a:avLst/>
                    </a:prstGeom>
                    <a:noFill/>
                    <a:ln>
                      <a:noFill/>
                    </a:ln>
                    <a:extLst>
                      <a:ext uri="{53640926-AAD7-44D8-BBD7-CCE9431645EC}">
                        <a14:shadowObscured xmlns:a14="http://schemas.microsoft.com/office/drawing/2010/main"/>
                      </a:ext>
                    </a:extLst>
                  </pic:spPr>
                </pic:pic>
              </a:graphicData>
            </a:graphic>
          </wp:inline>
        </w:drawing>
      </w:r>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 xml:space="preserve">Listen </w:t>
      </w:r>
      <w:proofErr w:type="gramStart"/>
      <w:r>
        <w:t>[::</w:t>
      </w:r>
      <w:proofErr w:type="gramEnd"/>
      <w:r>
        <w:t>0]:80</w:t>
      </w:r>
    </w:p>
    <w:p w14:paraId="1FE38CB6" w14:textId="1198EAB8" w:rsidR="00A52F7B" w:rsidRDefault="00A52F7B" w:rsidP="00A52F7B">
      <w:r>
        <w:t xml:space="preserve">This will allow connections from port 80 from other IP addresses. Doing this at this stage will significantly cut down troubleshooting </w:t>
      </w:r>
      <w:proofErr w:type="gramStart"/>
      <w:r>
        <w:t>later on</w:t>
      </w:r>
      <w:proofErr w:type="gramEnd"/>
      <w:r>
        <w:t xml:space="preserve">.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19BED03E" w:rsidR="00A52F7B" w:rsidRDefault="00A52F7B" w:rsidP="00A52F7B">
      <w:r>
        <w:t xml:space="preserve">From phpMyAdmin the ‘databases’ link should be </w:t>
      </w:r>
      <w:proofErr w:type="gramStart"/>
      <w:r>
        <w:t>clicked</w:t>
      </w:r>
      <w:proofErr w:type="gramEnd"/>
      <w:r>
        <w:t xml:space="preserve">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A52F7B">
            <w:r>
              <w:t xml:space="preserve">For testing </w:t>
            </w:r>
          </w:p>
        </w:tc>
      </w:tr>
    </w:tbl>
    <w:p w14:paraId="456FE939" w14:textId="57B641DC" w:rsidR="00FB2E9F" w:rsidRDefault="00FB2E9F" w:rsidP="00A52F7B"/>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011A5625" w14:textId="5390EDBB" w:rsidR="00FD1C02" w:rsidRDefault="00FD1C02" w:rsidP="00FD1C02">
      <w:pPr>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79FCFE2A" w14:textId="4BAAAEA2" w:rsidR="00FD1C02" w:rsidRDefault="00FD1C02" w:rsidP="00FD1C02">
      <w:r>
        <w:t xml:space="preserve">Note the database type is not relevant here as this just shows the network is allowing communication. </w:t>
      </w:r>
    </w:p>
    <w:p w14:paraId="34768998" w14:textId="341DB033" w:rsidR="000D5269" w:rsidRDefault="00A31665" w:rsidP="00A31665">
      <w:pPr>
        <w:pStyle w:val="Heading3"/>
      </w:pPr>
      <w:r>
        <w:t>App creation and CRUD</w:t>
      </w:r>
    </w:p>
    <w:p w14:paraId="71FD672C" w14:textId="3F72FED8" w:rsidR="00A31665" w:rsidRDefault="00A31665" w:rsidP="00A31665">
      <w:r>
        <w:t xml:space="preserve">Now that the background components are tested and working the initial iteration of the Android application can be created. From following the aforementioned </w:t>
      </w:r>
      <w:proofErr w:type="gramStart"/>
      <w:r>
        <w:t>tutorial</w:t>
      </w:r>
      <w:proofErr w:type="gramEnd"/>
      <w:r>
        <w:t xml:space="preserve"> it was found that the tutorial contained various issues related to components being deprecated </w:t>
      </w:r>
    </w:p>
    <w:p w14:paraId="39A77B9C" w14:textId="77777777" w:rsidR="006A6389" w:rsidRPr="00A31665" w:rsidRDefault="006A6389" w:rsidP="00A31665">
      <w:bookmarkStart w:id="42" w:name="_GoBack"/>
      <w:bookmarkEnd w:id="42"/>
    </w:p>
    <w:sectPr w:rsidR="006A6389" w:rsidRPr="00A31665" w:rsidSect="00903D36">
      <w:footerReference w:type="default" r:id="rId29"/>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90620" w14:textId="77777777" w:rsidR="00D20448" w:rsidRDefault="00D20448" w:rsidP="00D50976">
      <w:pPr>
        <w:spacing w:after="0" w:line="240" w:lineRule="auto"/>
      </w:pPr>
      <w:r>
        <w:separator/>
      </w:r>
    </w:p>
  </w:endnote>
  <w:endnote w:type="continuationSeparator" w:id="0">
    <w:p w14:paraId="2F8C8F32" w14:textId="77777777" w:rsidR="00D20448" w:rsidRDefault="00D20448"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FD1C02" w:rsidRDefault="00FD1C02"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BD796" w14:textId="77777777" w:rsidR="00D20448" w:rsidRDefault="00D20448" w:rsidP="00D50976">
      <w:pPr>
        <w:spacing w:after="0" w:line="240" w:lineRule="auto"/>
      </w:pPr>
      <w:r>
        <w:separator/>
      </w:r>
    </w:p>
  </w:footnote>
  <w:footnote w:type="continuationSeparator" w:id="0">
    <w:p w14:paraId="5733E1C2" w14:textId="77777777" w:rsidR="00D20448" w:rsidRDefault="00D20448"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5"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A4181B"/>
    <w:multiLevelType w:val="hybridMultilevel"/>
    <w:tmpl w:val="022A4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6"/>
  </w:num>
  <w:num w:numId="4">
    <w:abstractNumId w:val="4"/>
  </w:num>
  <w:num w:numId="5">
    <w:abstractNumId w:val="14"/>
  </w:num>
  <w:num w:numId="6">
    <w:abstractNumId w:val="3"/>
  </w:num>
  <w:num w:numId="7">
    <w:abstractNumId w:val="21"/>
  </w:num>
  <w:num w:numId="8">
    <w:abstractNumId w:val="13"/>
  </w:num>
  <w:num w:numId="9">
    <w:abstractNumId w:val="27"/>
  </w:num>
  <w:num w:numId="10">
    <w:abstractNumId w:val="18"/>
  </w:num>
  <w:num w:numId="11">
    <w:abstractNumId w:val="11"/>
  </w:num>
  <w:num w:numId="12">
    <w:abstractNumId w:val="22"/>
  </w:num>
  <w:num w:numId="13">
    <w:abstractNumId w:val="20"/>
  </w:num>
  <w:num w:numId="14">
    <w:abstractNumId w:val="12"/>
  </w:num>
  <w:num w:numId="15">
    <w:abstractNumId w:val="25"/>
  </w:num>
  <w:num w:numId="16">
    <w:abstractNumId w:val="23"/>
  </w:num>
  <w:num w:numId="17">
    <w:abstractNumId w:val="19"/>
  </w:num>
  <w:num w:numId="18">
    <w:abstractNumId w:val="1"/>
  </w:num>
  <w:num w:numId="19">
    <w:abstractNumId w:val="7"/>
  </w:num>
  <w:num w:numId="20">
    <w:abstractNumId w:val="2"/>
  </w:num>
  <w:num w:numId="21">
    <w:abstractNumId w:val="17"/>
  </w:num>
  <w:num w:numId="22">
    <w:abstractNumId w:val="24"/>
  </w:num>
  <w:num w:numId="23">
    <w:abstractNumId w:val="8"/>
  </w:num>
  <w:num w:numId="24">
    <w:abstractNumId w:val="26"/>
  </w:num>
  <w:num w:numId="25">
    <w:abstractNumId w:val="15"/>
  </w:num>
  <w:num w:numId="26">
    <w:abstractNumId w:val="9"/>
  </w:num>
  <w:num w:numId="27">
    <w:abstractNumId w:val="5"/>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1573E"/>
    <w:rsid w:val="0002420B"/>
    <w:rsid w:val="00026E8B"/>
    <w:rsid w:val="00027735"/>
    <w:rsid w:val="00045B4E"/>
    <w:rsid w:val="000479DF"/>
    <w:rsid w:val="00052FFF"/>
    <w:rsid w:val="00065A0C"/>
    <w:rsid w:val="00084221"/>
    <w:rsid w:val="00092EBC"/>
    <w:rsid w:val="000A02FF"/>
    <w:rsid w:val="000A792F"/>
    <w:rsid w:val="000B1453"/>
    <w:rsid w:val="000B3965"/>
    <w:rsid w:val="000C3CAE"/>
    <w:rsid w:val="000C6D54"/>
    <w:rsid w:val="000C7D54"/>
    <w:rsid w:val="000D5269"/>
    <w:rsid w:val="000E0E2B"/>
    <w:rsid w:val="000E4B8D"/>
    <w:rsid w:val="000F406C"/>
    <w:rsid w:val="0012212C"/>
    <w:rsid w:val="00170E35"/>
    <w:rsid w:val="00194F54"/>
    <w:rsid w:val="001A4798"/>
    <w:rsid w:val="001C5D96"/>
    <w:rsid w:val="001D7454"/>
    <w:rsid w:val="001F6E5E"/>
    <w:rsid w:val="00200052"/>
    <w:rsid w:val="00220208"/>
    <w:rsid w:val="00223986"/>
    <w:rsid w:val="0023014C"/>
    <w:rsid w:val="00230B0F"/>
    <w:rsid w:val="00243998"/>
    <w:rsid w:val="00250155"/>
    <w:rsid w:val="0026447C"/>
    <w:rsid w:val="00274404"/>
    <w:rsid w:val="002765BA"/>
    <w:rsid w:val="00294FCD"/>
    <w:rsid w:val="00296839"/>
    <w:rsid w:val="002B1F31"/>
    <w:rsid w:val="002C7791"/>
    <w:rsid w:val="00302E46"/>
    <w:rsid w:val="00307911"/>
    <w:rsid w:val="00310A4C"/>
    <w:rsid w:val="00313530"/>
    <w:rsid w:val="003226EE"/>
    <w:rsid w:val="00324E16"/>
    <w:rsid w:val="00347569"/>
    <w:rsid w:val="00352382"/>
    <w:rsid w:val="00362A10"/>
    <w:rsid w:val="0037784B"/>
    <w:rsid w:val="00390DB2"/>
    <w:rsid w:val="0039573E"/>
    <w:rsid w:val="003D1D3F"/>
    <w:rsid w:val="003D450B"/>
    <w:rsid w:val="003D523D"/>
    <w:rsid w:val="003E1940"/>
    <w:rsid w:val="004310B6"/>
    <w:rsid w:val="00444C8E"/>
    <w:rsid w:val="00470ADF"/>
    <w:rsid w:val="004733B8"/>
    <w:rsid w:val="00475798"/>
    <w:rsid w:val="004757E8"/>
    <w:rsid w:val="00483D74"/>
    <w:rsid w:val="004B13DF"/>
    <w:rsid w:val="004B71E3"/>
    <w:rsid w:val="004B7712"/>
    <w:rsid w:val="004D162B"/>
    <w:rsid w:val="004F2FEF"/>
    <w:rsid w:val="00513164"/>
    <w:rsid w:val="00546BE1"/>
    <w:rsid w:val="0058185D"/>
    <w:rsid w:val="005819E8"/>
    <w:rsid w:val="005A38A7"/>
    <w:rsid w:val="005A68D1"/>
    <w:rsid w:val="005B2728"/>
    <w:rsid w:val="005C3658"/>
    <w:rsid w:val="005C547B"/>
    <w:rsid w:val="005C73ED"/>
    <w:rsid w:val="005D62C1"/>
    <w:rsid w:val="005F16B7"/>
    <w:rsid w:val="005F2E87"/>
    <w:rsid w:val="005F7A64"/>
    <w:rsid w:val="006056E4"/>
    <w:rsid w:val="00614182"/>
    <w:rsid w:val="00617133"/>
    <w:rsid w:val="00657095"/>
    <w:rsid w:val="00660BFF"/>
    <w:rsid w:val="0067063F"/>
    <w:rsid w:val="006871F2"/>
    <w:rsid w:val="006910BB"/>
    <w:rsid w:val="006A16BC"/>
    <w:rsid w:val="006A6389"/>
    <w:rsid w:val="006C4D30"/>
    <w:rsid w:val="006C68A1"/>
    <w:rsid w:val="006F1A5F"/>
    <w:rsid w:val="006F588D"/>
    <w:rsid w:val="007109FA"/>
    <w:rsid w:val="00714EA9"/>
    <w:rsid w:val="00721D23"/>
    <w:rsid w:val="00725AA1"/>
    <w:rsid w:val="00745E52"/>
    <w:rsid w:val="00754A1A"/>
    <w:rsid w:val="00755239"/>
    <w:rsid w:val="007737D9"/>
    <w:rsid w:val="0078489C"/>
    <w:rsid w:val="0079667D"/>
    <w:rsid w:val="007B3C16"/>
    <w:rsid w:val="007D1AD9"/>
    <w:rsid w:val="00801ED2"/>
    <w:rsid w:val="00807B1F"/>
    <w:rsid w:val="00811D45"/>
    <w:rsid w:val="008525FE"/>
    <w:rsid w:val="00887A6B"/>
    <w:rsid w:val="008A5BEB"/>
    <w:rsid w:val="008C7E78"/>
    <w:rsid w:val="008D0B4B"/>
    <w:rsid w:val="008E20BD"/>
    <w:rsid w:val="00903D36"/>
    <w:rsid w:val="00912A2A"/>
    <w:rsid w:val="00914194"/>
    <w:rsid w:val="00920780"/>
    <w:rsid w:val="00930506"/>
    <w:rsid w:val="009365A2"/>
    <w:rsid w:val="009655CB"/>
    <w:rsid w:val="00983F98"/>
    <w:rsid w:val="009A2637"/>
    <w:rsid w:val="009A5CC7"/>
    <w:rsid w:val="009B6C41"/>
    <w:rsid w:val="009B6DB0"/>
    <w:rsid w:val="009C215E"/>
    <w:rsid w:val="009E00C7"/>
    <w:rsid w:val="009E3A13"/>
    <w:rsid w:val="009F21CC"/>
    <w:rsid w:val="009F7306"/>
    <w:rsid w:val="00A00AF5"/>
    <w:rsid w:val="00A11D2A"/>
    <w:rsid w:val="00A20009"/>
    <w:rsid w:val="00A22806"/>
    <w:rsid w:val="00A31665"/>
    <w:rsid w:val="00A40B7A"/>
    <w:rsid w:val="00A52F7B"/>
    <w:rsid w:val="00A54923"/>
    <w:rsid w:val="00A63CD6"/>
    <w:rsid w:val="00A77B62"/>
    <w:rsid w:val="00A84469"/>
    <w:rsid w:val="00A93332"/>
    <w:rsid w:val="00AB309F"/>
    <w:rsid w:val="00AC23DF"/>
    <w:rsid w:val="00AD4775"/>
    <w:rsid w:val="00AD68D0"/>
    <w:rsid w:val="00AE488F"/>
    <w:rsid w:val="00AF100F"/>
    <w:rsid w:val="00AF32FE"/>
    <w:rsid w:val="00B17D8E"/>
    <w:rsid w:val="00B55465"/>
    <w:rsid w:val="00B62D0A"/>
    <w:rsid w:val="00B74EFF"/>
    <w:rsid w:val="00B859BE"/>
    <w:rsid w:val="00BB61A2"/>
    <w:rsid w:val="00C0631E"/>
    <w:rsid w:val="00C15D65"/>
    <w:rsid w:val="00C251AD"/>
    <w:rsid w:val="00C54E5F"/>
    <w:rsid w:val="00C63A0C"/>
    <w:rsid w:val="00C976BD"/>
    <w:rsid w:val="00CA7C24"/>
    <w:rsid w:val="00CC0BE6"/>
    <w:rsid w:val="00CC3BC7"/>
    <w:rsid w:val="00CD4FF6"/>
    <w:rsid w:val="00CD55DE"/>
    <w:rsid w:val="00CD6919"/>
    <w:rsid w:val="00CE1BB0"/>
    <w:rsid w:val="00D20257"/>
    <w:rsid w:val="00D20448"/>
    <w:rsid w:val="00D33D5C"/>
    <w:rsid w:val="00D50976"/>
    <w:rsid w:val="00D52603"/>
    <w:rsid w:val="00D723BC"/>
    <w:rsid w:val="00D903C5"/>
    <w:rsid w:val="00D91941"/>
    <w:rsid w:val="00DB031D"/>
    <w:rsid w:val="00DB0D31"/>
    <w:rsid w:val="00DE6C0B"/>
    <w:rsid w:val="00DE7C2E"/>
    <w:rsid w:val="00DF43D9"/>
    <w:rsid w:val="00E07204"/>
    <w:rsid w:val="00E1196E"/>
    <w:rsid w:val="00E24C91"/>
    <w:rsid w:val="00E336B3"/>
    <w:rsid w:val="00E55616"/>
    <w:rsid w:val="00E57CC9"/>
    <w:rsid w:val="00E96AEF"/>
    <w:rsid w:val="00EA771F"/>
    <w:rsid w:val="00EC38B8"/>
    <w:rsid w:val="00EE3F60"/>
    <w:rsid w:val="00EF2F69"/>
    <w:rsid w:val="00F0648A"/>
    <w:rsid w:val="00F4390C"/>
    <w:rsid w:val="00F46FFA"/>
    <w:rsid w:val="00F536DA"/>
    <w:rsid w:val="00F537F7"/>
    <w:rsid w:val="00F548FD"/>
    <w:rsid w:val="00F6206D"/>
    <w:rsid w:val="00F724F5"/>
    <w:rsid w:val="00F95CD2"/>
    <w:rsid w:val="00FB2E9F"/>
    <w:rsid w:val="00FC1A9A"/>
    <w:rsid w:val="00FC40D9"/>
    <w:rsid w:val="00FD1783"/>
    <w:rsid w:val="00FD1C02"/>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jpeg"/><Relationship Id="rId18" Type="http://schemas.openxmlformats.org/officeDocument/2006/relationships/image" Target="media/image9.png"/><Relationship Id="rId26" Type="http://schemas.openxmlformats.org/officeDocument/2006/relationships/hyperlink" Target="http://www.wampserver.com/en/" TargetMode="Externa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k.farnell.com" TargetMode="Externa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play.google.com/store/apps/details?id=com.ti.ble.simplelinkstarter&amp;hl=en_GB" TargetMode="External"/><Relationship Id="rId22" Type="http://schemas.openxmlformats.org/officeDocument/2006/relationships/image" Target="media/image13.png"/><Relationship Id="rId27" Type="http://schemas.openxmlformats.org/officeDocument/2006/relationships/image" Target="media/image17.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9C6DA38C-0847-4CB4-B3E7-AA72BFEBA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73</TotalTime>
  <Pages>25</Pages>
  <Words>6298</Words>
  <Characters>35904</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4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14</cp:revision>
  <dcterms:created xsi:type="dcterms:W3CDTF">2019-03-15T18:48:00Z</dcterms:created>
  <dcterms:modified xsi:type="dcterms:W3CDTF">2020-03-0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
  </property>
</Properties>
</file>